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3DF790" w14:textId="77777777" w:rsidR="008500BF" w:rsidRPr="00173D0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0" w:name="_Hlk20934845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5B4F409A" w14:textId="77777777" w:rsidR="008500BF" w:rsidRPr="00173D07" w:rsidRDefault="008500BF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1" w:name="_Hlk20934869"/>
      <w:bookmarkEnd w:id="0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NON-PLAYER CHARACTER BEHAVIOR TRAINING IN GAME USING REINFORCEMENT LEARNING</w:t>
      </w:r>
    </w:p>
    <w:bookmarkEnd w:id="1"/>
    <w:p w14:paraId="0A6E465D" w14:textId="77777777" w:rsidR="008500BF" w:rsidRPr="00173D0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38E1F46" w14:textId="77777777" w:rsidR="008500BF" w:rsidRPr="00173D0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EB5905F" w14:textId="77777777" w:rsidR="00E45A97" w:rsidRPr="00173D07" w:rsidRDefault="00E45A97" w:rsidP="00E45A97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โดย</w:t>
      </w:r>
    </w:p>
    <w:p w14:paraId="56706527" w14:textId="77777777" w:rsidR="00E45A97" w:rsidRPr="00173D07" w:rsidRDefault="00E45A97" w:rsidP="00E45A97">
      <w:pPr>
        <w:pStyle w:val="ListParagraph"/>
        <w:spacing w:after="160" w:line="259" w:lineRule="auto"/>
        <w:ind w:left="2880"/>
        <w:jc w:val="both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สุรเชษฐ์ </w:t>
      </w:r>
      <w:r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>
        <w:rPr>
          <w:rFonts w:ascii="Angsana New" w:hAnsi="Angsana New" w:cs="Angsana New" w:hint="cs"/>
          <w:b/>
          <w:bCs/>
          <w:color w:val="000000" w:themeColor="text1"/>
          <w:sz w:val="40"/>
          <w:szCs w:val="40"/>
          <w:cs/>
        </w:rPr>
        <w:t xml:space="preserve">       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ใหญ่ธรรมสาร</w:t>
      </w:r>
    </w:p>
    <w:p w14:paraId="30E55E70" w14:textId="77777777" w:rsidR="00E45A97" w:rsidRPr="00F97B9A" w:rsidRDefault="00E45A97" w:rsidP="00E45A97">
      <w:pPr>
        <w:pStyle w:val="ListParagraph"/>
        <w:spacing w:after="160" w:line="259" w:lineRule="auto"/>
        <w:ind w:left="2880"/>
        <w:jc w:val="both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พล</w:t>
      </w:r>
      <w:r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>
        <w:rPr>
          <w:rFonts w:ascii="Angsana New" w:hAnsi="Angsana New" w:cs="Angsana New" w:hint="cs"/>
          <w:b/>
          <w:bCs/>
          <w:color w:val="000000" w:themeColor="text1"/>
          <w:sz w:val="40"/>
          <w:szCs w:val="40"/>
          <w:cs/>
        </w:rPr>
        <w:t xml:space="preserve">       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ัครสูริ</w:t>
      </w:r>
      <w:proofErr w:type="spellStart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proofErr w:type="spellEnd"/>
    </w:p>
    <w:p w14:paraId="6A64BD49" w14:textId="77777777" w:rsidR="00E45A97" w:rsidRDefault="00E45A97" w:rsidP="00E45A97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อาจารย์ที่ปรึกษา</w:t>
      </w:r>
    </w:p>
    <w:p w14:paraId="35BE881D" w14:textId="77777777" w:rsidR="00E45A97" w:rsidRDefault="00E45A97" w:rsidP="00E45A97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bookmarkStart w:id="2" w:name="_Hlk21334013"/>
      <w:r w:rsidRPr="00F97B9A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ดร. สามารถ </w:t>
      </w:r>
      <w: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F97B9A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หมุดและ</w:t>
      </w:r>
    </w:p>
    <w:bookmarkEnd w:id="2"/>
    <w:p w14:paraId="69789E45" w14:textId="77777777" w:rsidR="00E45A97" w:rsidRPr="00173D07" w:rsidRDefault="00E45A97" w:rsidP="00E45A97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F97B9A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ดร. </w:t>
      </w:r>
      <w:proofErr w:type="spellStart"/>
      <w:r w:rsidRPr="00F97B9A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สุพั</w:t>
      </w:r>
      <w:proofErr w:type="spellEnd"/>
      <w:r w:rsidRPr="00F97B9A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ณ</w:t>
      </w:r>
      <w:proofErr w:type="spellStart"/>
      <w:r w:rsidRPr="00F97B9A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ณ</w:t>
      </w:r>
      <w:proofErr w:type="spellEnd"/>
      <w:r w:rsidRPr="00F97B9A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 xml:space="preserve">ดา </w:t>
      </w:r>
      <w: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F97B9A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โชติพันธ์</w:t>
      </w:r>
    </w:p>
    <w:p w14:paraId="5DCC0F13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86B30C1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692B643" w14:textId="77777777" w:rsidR="00E45A97" w:rsidRPr="00173D07" w:rsidRDefault="00E45A97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F5FA5F3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36E295B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ิญญานิพนธ์นี้เป็นส่วนหนึ่งของการศึกษาตามหลักสูตรวิทยา</w:t>
      </w:r>
      <w:proofErr w:type="spellStart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ศา</w:t>
      </w:r>
      <w:proofErr w:type="spellEnd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ตรบัณฑิต</w:t>
      </w:r>
    </w:p>
    <w:p w14:paraId="343545E0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าขาวิชาเทคโนโลยีสารสนเทศ</w:t>
      </w:r>
    </w:p>
    <w:p w14:paraId="7AC67697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คณะเทคโนโลยีสารสนเทศ</w:t>
      </w:r>
    </w:p>
    <w:p w14:paraId="2AC0855A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สถาบันเทคโนโลยีพระจอมเกล้าเจ้าคุณทหารลาดกระบัง</w:t>
      </w:r>
    </w:p>
    <w:p w14:paraId="36C8A955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ภาคเรียนที่ 1 ปีการศึกษา 2562</w:t>
      </w:r>
    </w:p>
    <w:p w14:paraId="4B150156" w14:textId="0CFC081F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40"/>
          <w:szCs w:val="40"/>
        </w:rPr>
      </w:pPr>
    </w:p>
    <w:p w14:paraId="4A7CB9EB" w14:textId="77777777" w:rsidR="00FA04DE" w:rsidRPr="00173D07" w:rsidRDefault="00FA04DE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sectPr w:rsidR="00FA04DE" w:rsidRPr="00173D07" w:rsidSect="009C7751">
          <w:headerReference w:type="even" r:id="rId8"/>
          <w:headerReference w:type="default" r:id="rId9"/>
          <w:footerReference w:type="first" r:id="rId10"/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7FE129D0" w14:textId="60F24CE4" w:rsidR="008500BF" w:rsidRPr="00173D07" w:rsidRDefault="008500BF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lastRenderedPageBreak/>
        <w:t>NON-PLAYER CHARACTER BEHAVIOR TRAINING IN GAME USING REINFORCEMENT LEARNING</w:t>
      </w:r>
    </w:p>
    <w:p w14:paraId="7C0E0E24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2416567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1DBF0AA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DAC9834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157D2B0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13A94EF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SURACHET YAITAMMASAN</w:t>
      </w:r>
    </w:p>
    <w:p w14:paraId="4F707D59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KARAPON AKARASURI</w:t>
      </w:r>
    </w:p>
    <w:p w14:paraId="2985A815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78E04ED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E5F9CA9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09F1CF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98E7A20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9EFF4FD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0596862D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AA60DFD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F73921A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FB8DE91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A PROJECT SUBMITTED IN PARTIAL FULFILLMENT</w:t>
      </w:r>
    </w:p>
    <w:p w14:paraId="123F2277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OF THE REQUIREMENT FOR THE DEGREE OF</w:t>
      </w:r>
    </w:p>
    <w:p w14:paraId="1B19F524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BACHELOR OF SCIENCE PROGRAM IN INFORMATION TECHNOLOGY</w:t>
      </w:r>
    </w:p>
    <w:p w14:paraId="4DDE2B9C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NOLOGY</w:t>
      </w:r>
    </w:p>
    <w:p w14:paraId="5F3BEF17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19502305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1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/201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9</w:t>
      </w:r>
    </w:p>
    <w:p w14:paraId="325C2C3E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51A0D8F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386E1EB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93574A" w14:textId="77777777" w:rsidR="00FA04DE" w:rsidRPr="00173D07" w:rsidRDefault="00FA04DE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0895CC57" w14:textId="2DF54636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5CCE285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01AFC01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6429D96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4A45A8F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032FC57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F0747A8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554DEC2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3F29371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C0F1D28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ADE6FD5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2751239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048F85C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3A6CD197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BB1648B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5F6B2EC4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2DEE023A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1ED82990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5BF3F85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74F4B2B8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6A794224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</w:p>
    <w:p w14:paraId="48EB3E50" w14:textId="77777777" w:rsidR="008500BF" w:rsidRPr="00173D07" w:rsidRDefault="008500BF" w:rsidP="008500BF">
      <w:pPr>
        <w:rPr>
          <w:rFonts w:ascii="Angsana New" w:eastAsia="Times New Roman" w:hAnsi="Angsana New" w:cs="Angsana New"/>
          <w:i/>
          <w:i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COPYRIGHT 2019 </w:t>
      </w:r>
    </w:p>
    <w:p w14:paraId="03C257BC" w14:textId="77777777" w:rsidR="008500BF" w:rsidRPr="00173D07" w:rsidRDefault="008500BF" w:rsidP="008500BF">
      <w:pPr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FACULTY OF INFORMATION TECHNOLOGY</w:t>
      </w:r>
    </w:p>
    <w:p w14:paraId="51AC8483" w14:textId="77777777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>KING MONGKUT’S INSTITUTE OF TECHNOLOGY LADKRABANG</w:t>
      </w:r>
    </w:p>
    <w:p w14:paraId="4153CAA8" w14:textId="77777777" w:rsidR="00FA04DE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br w:type="page"/>
      </w:r>
    </w:p>
    <w:p w14:paraId="62647ECA" w14:textId="70888B45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ใบรับรองปริญญานิพนธ์ ประจำปีการศึกษา 2562</w:t>
      </w:r>
    </w:p>
    <w:p w14:paraId="4460E61F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คณะเทคโนโลยีสารสนเทศ</w:t>
      </w:r>
    </w:p>
    <w:p w14:paraId="54690BD3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สถาบันเทคโนโลยีพระจอมเกล้าเจ้าคุณทหารลาดกระบัง</w:t>
      </w:r>
    </w:p>
    <w:p w14:paraId="5CF79250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20B50026" w14:textId="77777777" w:rsidR="008500BF" w:rsidRPr="00173D0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การฝึกพฤติกรรมของตัวละครที่ผู้เล่นไม่ได้ควบคุมในเกมโดยวิธีการ  เรียนแบบเสริมกำลัง</w:t>
      </w:r>
    </w:p>
    <w:p w14:paraId="5AD379A9" w14:textId="77777777" w:rsidR="008500BF" w:rsidRPr="00173D0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ab/>
        <w:t>NON-PLAYER CHARACTER BEHAVIOR TRAINING IN GAME USING REINFORCEMENT LEARNING</w:t>
      </w:r>
    </w:p>
    <w:p w14:paraId="7DEF29A6" w14:textId="77777777" w:rsidR="008500BF" w:rsidRPr="00173D0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5B1DBCAA" w14:textId="77777777" w:rsidR="008500BF" w:rsidRPr="00173D0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1EDBAD3C" w14:textId="77777777" w:rsidR="008500BF" w:rsidRPr="00173D07" w:rsidRDefault="008500BF" w:rsidP="008500BF">
      <w:pPr>
        <w:ind w:left="720" w:hanging="720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ผู้จัดทำ</w:t>
      </w:r>
    </w:p>
    <w:p w14:paraId="6C91AAB7" w14:textId="144B7B3F" w:rsidR="008500BF" w:rsidRPr="00173D07" w:rsidRDefault="008500BF" w:rsidP="008500BF">
      <w:pPr>
        <w:pStyle w:val="ListParagraph"/>
        <w:numPr>
          <w:ilvl w:val="0"/>
          <w:numId w:val="9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สุรเชษฐ์ ใหญ่ธรรมสาร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รหัสนักศึกษา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2B4F191B" w14:textId="77777777" w:rsidR="008500BF" w:rsidRPr="00173D07" w:rsidRDefault="008500BF" w:rsidP="008500BF">
      <w:pPr>
        <w:pStyle w:val="ListParagraph"/>
        <w:numPr>
          <w:ilvl w:val="0"/>
          <w:numId w:val="9"/>
        </w:numPr>
        <w:spacing w:after="160" w:line="259" w:lineRule="auto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อัครพล อัครสูริ</w:t>
      </w:r>
      <w:proofErr w:type="spellStart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proofErr w:type="spellEnd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รหัสนักศึกษา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1482E692" w14:textId="77777777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CD426A2" w14:textId="77777777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1DB0C82" w14:textId="77777777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7B7BDA93" w14:textId="77777777" w:rsidR="008500BF" w:rsidRPr="00173D07" w:rsidRDefault="008500BF" w:rsidP="008500BF">
      <w:pPr>
        <w:ind w:left="2160" w:firstLine="72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</w:t>
      </w:r>
    </w:p>
    <w:p w14:paraId="597D2346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</w:pPr>
      <w:r w:rsidRPr="00173D07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(.......................................)</w:t>
      </w:r>
    </w:p>
    <w:p w14:paraId="30BF2799" w14:textId="77777777" w:rsidR="008500BF" w:rsidRPr="00173D07" w:rsidRDefault="008500BF" w:rsidP="008500BF">
      <w:pPr>
        <w:ind w:left="2880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.........................................อาจารย์ที่ปรึกษาร่วม</w:t>
      </w:r>
    </w:p>
    <w:p w14:paraId="305ED307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</w:pPr>
      <w:r w:rsidRPr="00173D07">
        <w:rPr>
          <w:rFonts w:ascii="Angsana New" w:eastAsia="Times New Roman" w:hAnsi="Angsana New" w:cs="Angsana New"/>
          <w:color w:val="000000" w:themeColor="text1"/>
          <w:sz w:val="36"/>
          <w:szCs w:val="36"/>
          <w:cs/>
        </w:rPr>
        <w:t>(.......................................)</w:t>
      </w:r>
    </w:p>
    <w:p w14:paraId="40D28118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ใบรับรองโครงงาน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 xml:space="preserve"> (PROJECT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)</w:t>
      </w:r>
    </w:p>
    <w:p w14:paraId="66AF4F7B" w14:textId="77777777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6E8912BF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เรื่อง</w:t>
      </w:r>
    </w:p>
    <w:p w14:paraId="77B19CFE" w14:textId="77777777" w:rsidR="00FA04DE" w:rsidRPr="00173D07" w:rsidRDefault="00FA04DE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1BA12D43" w14:textId="46925AC9" w:rsidR="008500BF" w:rsidRPr="00173D07" w:rsidRDefault="008500BF" w:rsidP="008500BF">
      <w:pPr>
        <w:pStyle w:val="NormalWeb"/>
        <w:spacing w:before="240" w:beforeAutospacing="0" w:after="12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lastRenderedPageBreak/>
        <w:t>การฝึกพฤติกรรมของตัวละครที่ผู้เล่นไม่ได้ควบคุมในเกมโดยวิธีการเรียนแบบเสริมกำลัง</w:t>
      </w:r>
    </w:p>
    <w:p w14:paraId="11523132" w14:textId="77777777" w:rsidR="008500BF" w:rsidRPr="00173D07" w:rsidRDefault="008500BF" w:rsidP="008500BF">
      <w:pPr>
        <w:pStyle w:val="NormalWeb"/>
        <w:spacing w:before="0" w:beforeAutospacing="0" w:after="0" w:afterAutospacing="0"/>
        <w:ind w:left="360"/>
        <w:jc w:val="center"/>
        <w:textAlignment w:val="baseline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</w:rPr>
        <w:t>NON-PLAYER CHARACTER BEHAVIOR TRAINING IN GAME USING REINFORCEMENT LEARNING</w:t>
      </w:r>
    </w:p>
    <w:p w14:paraId="1935F414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5E15D7C" w14:textId="77777777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</w:p>
    <w:p w14:paraId="71CC3D0E" w14:textId="53D54E09" w:rsidR="008500BF" w:rsidRPr="00173D07" w:rsidRDefault="008500BF" w:rsidP="008500BF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สุรเชษฐ์ ใหญ่ธรรมสาร รหัสนักศึกษา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0</w:t>
      </w:r>
    </w:p>
    <w:p w14:paraId="434F2837" w14:textId="7A3C4162" w:rsidR="008500BF" w:rsidRPr="00173D07" w:rsidRDefault="008500BF" w:rsidP="008500BF">
      <w:pPr>
        <w:pStyle w:val="ListParagraph"/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นาย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อัครพล  อัครสูริ</w:t>
      </w:r>
      <w:proofErr w:type="spellStart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ย์</w:t>
      </w:r>
      <w:proofErr w:type="spellEnd"/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</w:r>
      <w:r w:rsidR="00FA04DE" w:rsidRPr="00173D07">
        <w:rPr>
          <w:rFonts w:ascii="Angsana New" w:hAnsi="Angsana New" w:cs="Angsana New" w:hint="cs"/>
          <w:b/>
          <w:bCs/>
          <w:color w:val="000000" w:themeColor="text1"/>
          <w:sz w:val="40"/>
          <w:szCs w:val="40"/>
          <w:cs/>
        </w:rPr>
        <w:t xml:space="preserve">      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>รหัสนักศึกษา</w:t>
      </w:r>
      <w:r w:rsidRPr="00173D07">
        <w:rPr>
          <w:rFonts w:ascii="Angsana New" w:hAnsi="Angsana New" w:cs="Angsana New"/>
          <w:b/>
          <w:bCs/>
          <w:color w:val="000000" w:themeColor="text1"/>
          <w:sz w:val="40"/>
          <w:szCs w:val="40"/>
          <w:cs/>
        </w:rPr>
        <w:tab/>
        <w:t>59070189</w:t>
      </w:r>
    </w:p>
    <w:p w14:paraId="4EC68FA2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328128E5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ขอรับรองว่ารายงานฉบับนี้ ข้าพเจ้าไม่ได้คัดลอกมาจากที่ใด</w:t>
      </w:r>
    </w:p>
    <w:p w14:paraId="200ABA60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รายงานฉบับนี้ได้รับการตรวจสอบและอนุมัติให้เป็นส่วนหนึ่งของ</w:t>
      </w:r>
    </w:p>
    <w:p w14:paraId="569CBEE7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ศึกษาวิชาโครงงาน หลักสูตรวิทยา</w:t>
      </w:r>
      <w:proofErr w:type="spellStart"/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ศา</w:t>
      </w:r>
      <w:proofErr w:type="spellEnd"/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สตรบัณฑิต 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(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)</w:t>
      </w:r>
    </w:p>
    <w:p w14:paraId="56548F70" w14:textId="77777777" w:rsidR="008500BF" w:rsidRPr="00173D07" w:rsidRDefault="008500BF" w:rsidP="008500BF">
      <w:pPr>
        <w:jc w:val="center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ภาคเรียนที่ 1 ปีการศึกษา 2562</w:t>
      </w:r>
    </w:p>
    <w:p w14:paraId="050FAEA2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45AB2264" w14:textId="77777777" w:rsidR="008500BF" w:rsidRPr="00173D07" w:rsidRDefault="008500BF" w:rsidP="008500BF">
      <w:pPr>
        <w:jc w:val="center"/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</w:p>
    <w:p w14:paraId="5153303E" w14:textId="77777777" w:rsidR="008500BF" w:rsidRPr="00173D07" w:rsidRDefault="008500BF" w:rsidP="008500BF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7F6E9329" w14:textId="7BE095F8" w:rsidR="008500BF" w:rsidRPr="00173D07" w:rsidRDefault="008500BF" w:rsidP="008500BF">
      <w:pPr>
        <w:rPr>
          <w:rFonts w:ascii="Angsana New" w:hAnsi="Angsana New" w:cs="Angsana New"/>
          <w:b/>
          <w:bCs/>
          <w:color w:val="000000" w:themeColor="text1"/>
          <w:sz w:val="40"/>
          <w:szCs w:val="40"/>
        </w:rPr>
      </w:pP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 xml:space="preserve"> 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สุรเชษฐ์ ใหญ่ธรรมสาร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50108787" w14:textId="77777777" w:rsidR="008500BF" w:rsidRPr="00173D07" w:rsidRDefault="008500BF" w:rsidP="008500BF">
      <w:pPr>
        <w:tabs>
          <w:tab w:val="left" w:pos="4050"/>
        </w:tabs>
        <w:jc w:val="right"/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……………………………….</w:t>
      </w:r>
    </w:p>
    <w:p w14:paraId="6F1E6526" w14:textId="77777777" w:rsidR="00374A5B" w:rsidRPr="00173D07" w:rsidRDefault="008500BF" w:rsidP="008500BF">
      <w:pPr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ab/>
        <w:t xml:space="preserve">         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(</w:t>
      </w:r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นาย อัครพล อัครสูริ</w:t>
      </w:r>
      <w:proofErr w:type="spellStart"/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  <w:t>ย์</w:t>
      </w:r>
      <w:proofErr w:type="spellEnd"/>
      <w:r w:rsidRPr="00173D07"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</w:rPr>
        <w:t>)</w:t>
      </w:r>
    </w:p>
    <w:p w14:paraId="661F7BC7" w14:textId="3B525C55" w:rsidR="00374A5B" w:rsidRPr="00173D07" w:rsidRDefault="00374A5B">
      <w:pPr>
        <w:rPr>
          <w:rFonts w:ascii="Angsana New" w:eastAsia="Times New Roman" w:hAnsi="Angsana New" w:cs="Angsana New"/>
          <w:color w:val="000000" w:themeColor="text1"/>
          <w:kern w:val="16"/>
          <w:sz w:val="32"/>
          <w:szCs w:val="32"/>
          <w:cs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br w:type="page"/>
      </w:r>
    </w:p>
    <w:p w14:paraId="43851314" w14:textId="77777777" w:rsidR="00FA04DE" w:rsidRPr="00173D07" w:rsidRDefault="00FA04DE" w:rsidP="000B4D51">
      <w:pPr>
        <w:ind w:left="2160" w:hanging="216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7C607CEB" w14:textId="61ACF6CD" w:rsidR="004C4BFB" w:rsidRPr="00173D07" w:rsidRDefault="004C4BFB" w:rsidP="000B4D51">
      <w:pPr>
        <w:ind w:left="2160" w:hanging="2160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lastRenderedPageBreak/>
        <w:t>หัวข้อวิทยานิพนธ์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B4D51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ฝึกพฤติกรรมของตัวละครที่ผู้เล่นไม่ได้ควบคุมในเกมโดยวิธีการ    เรียนรู้แบบเสริมกำลัง</w:t>
      </w:r>
      <w:r w:rsidR="000B4D51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</w:p>
    <w:p w14:paraId="2989646E" w14:textId="11E841DE" w:rsidR="00694743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นักศึกษา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B4D51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94743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</w:t>
      </w:r>
      <w:r w:rsidR="00FA04DE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สุรเชษฐ์</w:t>
      </w:r>
      <w:r w:rsidR="00FA04DE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="00FA04DE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ใหญ่ธรรมสาร</w:t>
      </w:r>
      <w:r w:rsidR="00694743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="00694743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="00694743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0</w:t>
      </w:r>
      <w:r w:rsidR="00694743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11CFA4CD" w14:textId="3BD0CE92" w:rsidR="004C4BFB" w:rsidRPr="00173D07" w:rsidRDefault="00694743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นาย อัครพล</w:t>
      </w:r>
      <w:r w:rsidR="00FA04DE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อัครสูริ</w:t>
      </w:r>
      <w:proofErr w:type="spellStart"/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ย์</w:t>
      </w:r>
      <w:proofErr w:type="spellEnd"/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รหัสนักศึกษา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59070189</w:t>
      </w:r>
      <w:r w:rsidR="004C4BF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4C4BF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</w:p>
    <w:p w14:paraId="225C0771" w14:textId="2A80E15B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ปริญญา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วิทยา</w:t>
      </w:r>
      <w:proofErr w:type="spellStart"/>
      <w:r w:rsidR="000D0D2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ศา</w:t>
      </w:r>
      <w:proofErr w:type="spellEnd"/>
      <w:r w:rsidR="000D0D2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สตรบัณฑิต</w:t>
      </w:r>
    </w:p>
    <w:p w14:paraId="630349A8" w14:textId="726B8DCE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สาขาวิชา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ทคโนโลยีสารสนเทศ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61FB5F07" w14:textId="1CB582C1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พ.ศ.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2562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0DAA2900" w14:textId="1E745914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46CA36CF" w14:textId="77777777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อาจารย์ที่ปรึกษาร่วม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tab/>
      </w:r>
    </w:p>
    <w:p w14:paraId="2519C18D" w14:textId="77777777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</w:p>
    <w:p w14:paraId="1FA4F171" w14:textId="77777777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</w:p>
    <w:p w14:paraId="4CD16C80" w14:textId="77777777" w:rsidR="004C4BFB" w:rsidRPr="00173D07" w:rsidRDefault="004C4BFB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</w:p>
    <w:p w14:paraId="6E49F14B" w14:textId="77777777" w:rsidR="009F1BB3" w:rsidRDefault="004C4BFB" w:rsidP="00FA04DE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คัดย่อ</w:t>
      </w:r>
    </w:p>
    <w:p w14:paraId="40EBDEB4" w14:textId="1FEACC58" w:rsidR="000E0893" w:rsidRDefault="009F1BB3" w:rsidP="00F27312">
      <w:pPr>
        <w:jc w:val="thaiDistribute"/>
        <w:rPr>
          <w:rFonts w:ascii="Arial" w:hAnsi="Arial" w:cs="Angsana New"/>
          <w:color w:val="222222"/>
          <w:sz w:val="32"/>
          <w:szCs w:val="32"/>
          <w:shd w:val="clear" w:color="auto" w:fill="FFFFFF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E50554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ในปัจจุบัน</w:t>
      </w:r>
      <w:r w:rsidR="000E0893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วีดิโอเกมเป็นอุตสาหกรรมรูปแบบหนึ่งที่สื่อบันเทิงที่มีขนาดใหญ่ขึ้นอย่างต่อเนื่องในช่วงเวลาที่ผ่านมา ทำให้มีผู้คนสนใจที่จะพัฒนากันมายิ่งขึ้น ทำเกิดการนำ </w:t>
      </w:r>
      <w:proofErr w:type="spellStart"/>
      <w:r w:rsidR="000E0893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Machine</w:t>
      </w:r>
      <w:proofErr w:type="spellEnd"/>
      <w:r w:rsidR="000E0893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="000E0893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learning</w:t>
      </w:r>
      <w:proofErr w:type="spellEnd"/>
      <w:r w:rsidR="000E0893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</w:t>
      </w:r>
      <w:r w:rsidR="000E0893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มาประยุกต์ใช้ร่วมกับวีดิโอเกมมากยิ่งขึ้น โดยความยากง่ายของตัววีดิโอเกมส่วนใหญ่จะมาจากผู้พัฒนาสร้า</w:t>
      </w:r>
      <w:r w:rsidR="000E0893" w:rsidRPr="000E0893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ง</w:t>
      </w:r>
      <w:r w:rsidR="000E0893" w:rsidRPr="000E0893">
        <w:rPr>
          <w:rFonts w:ascii="Arial" w:hAnsi="Arial" w:cs="Angsana New"/>
          <w:color w:val="222222"/>
          <w:sz w:val="32"/>
          <w:szCs w:val="32"/>
          <w:shd w:val="clear" w:color="auto" w:fill="FFFFFF"/>
          <w:cs/>
        </w:rPr>
        <w:t>สคริปต์</w:t>
      </w:r>
      <w:r w:rsidR="008702C0">
        <w:rPr>
          <w:rFonts w:ascii="Arial" w:hAnsi="Arial" w:cs="Angsana New" w:hint="cs"/>
          <w:color w:val="222222"/>
          <w:sz w:val="32"/>
          <w:szCs w:val="32"/>
          <w:shd w:val="clear" w:color="auto" w:fill="FFFFFF"/>
          <w:cs/>
        </w:rPr>
        <w:t>จะไม่มีความยากง่ายเกินกว่าที่ผู้เล่นทำการเลือก</w:t>
      </w:r>
    </w:p>
    <w:p w14:paraId="0DAE0032" w14:textId="68CB3915" w:rsidR="008702C0" w:rsidRPr="00AF1C5B" w:rsidRDefault="008702C0" w:rsidP="00F27312">
      <w:pPr>
        <w:jc w:val="thaiDistribute"/>
        <w:rPr>
          <w:rFonts w:ascii="Angsana New" w:hAnsi="Angsana New" w:cs="Angsana New"/>
          <w:color w:val="222222"/>
          <w:sz w:val="32"/>
          <w:szCs w:val="32"/>
          <w:shd w:val="clear" w:color="auto" w:fill="FFFFFF"/>
          <w:cs/>
        </w:rPr>
      </w:pPr>
      <w:r>
        <w:rPr>
          <w:rFonts w:ascii="Arial" w:hAnsi="Arial" w:cs="Angsana New"/>
          <w:color w:val="222222"/>
          <w:sz w:val="32"/>
          <w:szCs w:val="32"/>
          <w:shd w:val="clear" w:color="auto" w:fill="FFFFFF"/>
          <w:cs/>
        </w:rPr>
        <w:tab/>
      </w:r>
      <w:r>
        <w:rPr>
          <w:rFonts w:ascii="Arial" w:hAnsi="Arial" w:cs="Angsana New" w:hint="cs"/>
          <w:color w:val="222222"/>
          <w:sz w:val="32"/>
          <w:szCs w:val="32"/>
          <w:shd w:val="clear" w:color="auto" w:fill="FFFFFF"/>
          <w:cs/>
        </w:rPr>
        <w:t>จนกระทั่งในปี</w:t>
      </w:r>
      <w:r>
        <w:rPr>
          <w:rFonts w:ascii="Arial" w:hAnsi="Arial" w:cs="Angsana New"/>
          <w:color w:val="222222"/>
          <w:sz w:val="32"/>
          <w:szCs w:val="32"/>
          <w:shd w:val="clear" w:color="auto" w:fill="FFFFFF"/>
        </w:rPr>
        <w:t xml:space="preserve"> </w:t>
      </w:r>
      <w:r>
        <w:rPr>
          <w:rFonts w:ascii="Arial" w:hAnsi="Arial" w:cs="Angsana New" w:hint="cs"/>
          <w:color w:val="222222"/>
          <w:sz w:val="32"/>
          <w:szCs w:val="32"/>
          <w:shd w:val="clear" w:color="auto" w:fill="FFFFFF"/>
          <w:cs/>
        </w:rPr>
        <w:t>พ.ศ.</w:t>
      </w:r>
      <w:r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2556 (</w:t>
      </w:r>
      <w:r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ค.ศ.</w:t>
      </w:r>
      <w:r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2013)</w:t>
      </w:r>
      <w:r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บริษัท Google ได้สร้าง</w:t>
      </w:r>
      <w:r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 </w:t>
      </w:r>
      <w:r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กลุ่ม </w:t>
      </w:r>
      <w:proofErr w:type="spellStart"/>
      <w:r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DeepMind</w:t>
      </w:r>
      <w:proofErr w:type="spellEnd"/>
      <w:r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ได้สร้า</w:t>
      </w:r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ง</w:t>
      </w:r>
      <w:proofErr w:type="spellStart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Deep</w:t>
      </w:r>
      <w:proofErr w:type="spellEnd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-Q </w:t>
      </w:r>
      <w:proofErr w:type="spellStart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Learning</w:t>
      </w:r>
      <w:proofErr w:type="spellEnd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เพื่อนำมาทดสอบกับเครื่องเกม </w:t>
      </w:r>
      <w:proofErr w:type="spellStart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Atari</w:t>
      </w:r>
      <w:proofErr w:type="spellEnd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2600 ซึ่งได้ผลดี</w:t>
      </w:r>
      <w:r w:rsidR="00F27312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ทำให้เป็นจุดเริ่มต้นของการนำ การเรียนรู้แบบเสริมกำลัง มาใช้งานร่วมกับ ทำให้</w:t>
      </w:r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พัฒนาต่อยอดมาเป็น </w:t>
      </w:r>
      <w:r w:rsidR="00AF1C5B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AlphaGo </w:t>
      </w:r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เป็นเกมหมากล้อมญี่ปุ่น</w:t>
      </w:r>
      <w:r w:rsidR="00AF1C5B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,</w:t>
      </w:r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</w:t>
      </w:r>
      <w:proofErr w:type="spellStart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OpenAI</w:t>
      </w:r>
      <w:proofErr w:type="spellEnd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</w:t>
      </w:r>
      <w:proofErr w:type="spellStart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Five</w:t>
      </w:r>
      <w:proofErr w:type="spellEnd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เป็น AI ของเกม Dota2 ที่นำ </w:t>
      </w:r>
      <w:proofErr w:type="spellStart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Machine</w:t>
      </w:r>
      <w:proofErr w:type="spellEnd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</w:t>
      </w:r>
      <w:proofErr w:type="spellStart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learning</w:t>
      </w:r>
      <w:proofErr w:type="spellEnd"/>
      <w:r w:rsidR="00AF1C5B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 xml:space="preserve"> มาใช้วีดิโอเกมเป็นครั้งแรก และล่าสุด</w:t>
      </w:r>
      <w:r w:rsidR="00F27312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 </w:t>
      </w:r>
      <w:proofErr w:type="spellStart"/>
      <w:r w:rsidR="00F27312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>AlphaStar</w:t>
      </w:r>
      <w:proofErr w:type="spellEnd"/>
      <w:r w:rsidR="00F27312">
        <w:rPr>
          <w:rFonts w:ascii="Angsana New" w:hAnsi="Angsana New" w:cs="Angsana New"/>
          <w:color w:val="222222"/>
          <w:sz w:val="32"/>
          <w:szCs w:val="32"/>
          <w:shd w:val="clear" w:color="auto" w:fill="FFFFFF"/>
        </w:rPr>
        <w:t xml:space="preserve"> </w:t>
      </w:r>
      <w:r w:rsidR="00F27312">
        <w:rPr>
          <w:rFonts w:ascii="Angsana New" w:hAnsi="Angsana New" w:cs="Angsana New" w:hint="cs"/>
          <w:color w:val="222222"/>
          <w:sz w:val="32"/>
          <w:szCs w:val="32"/>
          <w:shd w:val="clear" w:color="auto" w:fill="FFFFFF"/>
          <w:cs/>
        </w:rPr>
        <w:t>เป็น AI ของเกม Starcraft2 โดยนำมาทดสอบกับนักแข่งมืออาชีพและได้ผลลัพธ์ที่น่าพอใจ</w:t>
      </w:r>
    </w:p>
    <w:p w14:paraId="0011240A" w14:textId="52F44553" w:rsidR="009F1BB3" w:rsidRPr="003A7FA6" w:rsidRDefault="000E0893" w:rsidP="000E0893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 xml:space="preserve"> </w:t>
      </w:r>
      <w:r w:rsidR="00F27312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ab/>
      </w:r>
      <w:r w:rsidR="00F27312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ผู้จัดทำจึงมีต้องการที่จะนำเสนอการเรียนรู้เบื้องต้นของ การเรียนรู้แบบเสริมกำลังโดยใช้วีดิโอเกมที่มีความละเอียดของภาพต่ำ และมีความซับซ้อนของการเล่นที่น้อย และนำวิธีการเรียนรู้พื้นฐานของการเรียนรู้แบบเสริมกำลังมาทำการสอนให้คอมพิวเตอร์เรียนรู้และสามารถเล่นได้เอง ผู้จัดต้องการที่จะทราบว่าวิธีการเรียนรู้แบบเสริมกำลังเหมาะกับเกมที่นำมาใช้เป็นสภาพแวดล้อมใน</w:t>
      </w:r>
      <w:r w:rsidR="003A7FA6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การเล่น</w:t>
      </w:r>
      <w:r w:rsidR="00864ED1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br w:type="page"/>
      </w:r>
    </w:p>
    <w:p w14:paraId="39F038F4" w14:textId="5DB50B2F" w:rsidR="00FA04DE" w:rsidRPr="00173D07" w:rsidRDefault="00FA04DE" w:rsidP="000D0D27">
      <w:pPr>
        <w:ind w:left="2160" w:hanging="216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pgNumType w:fmt="upperRoman" w:start="1"/>
          <w:cols w:space="708"/>
          <w:titlePg/>
          <w:docGrid w:linePitch="360"/>
        </w:sectPr>
      </w:pPr>
    </w:p>
    <w:p w14:paraId="1CFCB0BC" w14:textId="6339C2BA" w:rsidR="004C4BFB" w:rsidRPr="00173D07" w:rsidRDefault="000D0D27" w:rsidP="000D0D27">
      <w:pPr>
        <w:ind w:left="2160" w:hanging="216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lastRenderedPageBreak/>
        <w:t>Project Title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ON</w:t>
      </w:r>
      <w:r w:rsidR="00752656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-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PLAYER CHARACTER BEHAVIOR TRAINING IN GAME USING REINFORCEMENT LEARNING</w:t>
      </w:r>
    </w:p>
    <w:p w14:paraId="6851B634" w14:textId="21C7DEC1" w:rsidR="000D0D27" w:rsidRPr="00173D07" w:rsidRDefault="004C4BFB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</w:t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proofErr w:type="spellStart"/>
      <w:r w:rsidR="000D0D27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Surachet</w:t>
      </w:r>
      <w:proofErr w:type="spellEnd"/>
      <w:r w:rsidR="000D0D27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proofErr w:type="spellStart"/>
      <w:r w:rsidR="000D0D27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Yaitammasan</w:t>
      </w:r>
      <w:proofErr w:type="spellEnd"/>
      <w:r w:rsidR="000D0D27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Student ID</w:t>
      </w:r>
      <w:r w:rsidR="000D0D27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59070180</w:t>
      </w:r>
    </w:p>
    <w:p w14:paraId="3DD17D10" w14:textId="72AE2C90" w:rsidR="000D0D27" w:rsidRPr="00173D07" w:rsidRDefault="000D0D27" w:rsidP="000D0D27">
      <w:pPr>
        <w:ind w:left="1440" w:firstLine="72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Akarapon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  <w:t>Akarasuri</w:t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  <w:t xml:space="preserve">Student ID </w:t>
      </w: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59070189</w:t>
      </w:r>
    </w:p>
    <w:p w14:paraId="65F4BDA6" w14:textId="4604B646" w:rsidR="004C4BFB" w:rsidRPr="00173D07" w:rsidRDefault="004C4BFB" w:rsidP="000D0D2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Degree</w:t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hAnsi="Angsana New" w:cs="Angsana New"/>
          <w:color w:val="000000" w:themeColor="text1"/>
          <w:sz w:val="32"/>
          <w:szCs w:val="32"/>
        </w:rPr>
        <w:t>Bachelor of Science</w:t>
      </w:r>
    </w:p>
    <w:p w14:paraId="5D93661A" w14:textId="48FA3EF8" w:rsidR="004C4BFB" w:rsidRPr="00173D07" w:rsidRDefault="004C4BFB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gram</w:t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0D0D27" w:rsidRPr="00173D07">
        <w:rPr>
          <w:rFonts w:ascii="Angsana New" w:hAnsi="Angsana New" w:cs="Angsana New"/>
          <w:color w:val="000000" w:themeColor="text1"/>
          <w:sz w:val="32"/>
          <w:szCs w:val="32"/>
        </w:rPr>
        <w:t>Information Technology</w:t>
      </w:r>
    </w:p>
    <w:p w14:paraId="0CD566CD" w14:textId="51DDABD9" w:rsidR="0073207E" w:rsidRPr="00173D07" w:rsidRDefault="0073207E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Academic Year</w:t>
      </w:r>
      <w:r w:rsidR="00602782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02782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2019</w:t>
      </w:r>
    </w:p>
    <w:p w14:paraId="508CE647" w14:textId="22D8D6EB" w:rsidR="0073207E" w:rsidRPr="00173D07" w:rsidRDefault="000D0D27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</w:t>
      </w:r>
      <w:r w:rsidR="0073207E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 xml:space="preserve"> Advisor</w:t>
      </w:r>
      <w:r w:rsidR="00694743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  <w:r w:rsidR="00694743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40F07CD8" w14:textId="73B9CC5C" w:rsidR="0073207E" w:rsidRPr="00173D07" w:rsidRDefault="000D0D27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>Project</w:t>
      </w:r>
      <w:r w:rsidR="0073207E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 xml:space="preserve"> Advisor (Co)</w:t>
      </w:r>
      <w:r w:rsidR="00694743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  <w:tab/>
      </w:r>
    </w:p>
    <w:p w14:paraId="34867194" w14:textId="24C0076B" w:rsidR="0073207E" w:rsidRPr="00173D07" w:rsidRDefault="0073207E" w:rsidP="004C4BFB">
      <w:pPr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75E966BD" w14:textId="19F94B5B" w:rsidR="0073207E" w:rsidRPr="00173D07" w:rsidRDefault="0073207E" w:rsidP="0073207E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>ABSTRACT</w:t>
      </w:r>
    </w:p>
    <w:p w14:paraId="384AD035" w14:textId="651C9279" w:rsidR="000008C1" w:rsidRPr="00173D07" w:rsidRDefault="00864ED1">
      <w:pPr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br w:type="page"/>
      </w:r>
    </w:p>
    <w:p w14:paraId="72130B39" w14:textId="77777777" w:rsidR="00FA04DE" w:rsidRPr="00173D07" w:rsidRDefault="00FA04DE" w:rsidP="000008C1">
      <w:pPr>
        <w:jc w:val="center"/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2AEE2258" w14:textId="4FC5CB3F" w:rsidR="004C4BFB" w:rsidRPr="00173D07" w:rsidRDefault="000008C1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กิตติกรรมประกาศ</w:t>
      </w:r>
    </w:p>
    <w:p w14:paraId="50527DAD" w14:textId="037531AE" w:rsidR="000008C1" w:rsidRPr="00173D07" w:rsidRDefault="00752656" w:rsidP="00752656">
      <w:pPr>
        <w:ind w:firstLine="720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t>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.</w:t>
      </w:r>
    </w:p>
    <w:p w14:paraId="45CD0B5D" w14:textId="6639BC55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4FFB0901" w14:textId="6C955C6D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3907C579" w14:textId="7A2F80CE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0B6D547A" w14:textId="7C4E86B0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6B91FAE2" w14:textId="5A528E23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2C23AD0F" w14:textId="6FB2D1D7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3A292A8E" w14:textId="58525064" w:rsidR="00752656" w:rsidRPr="00173D07" w:rsidRDefault="00752656" w:rsidP="000008C1">
      <w:pPr>
        <w:jc w:val="center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68E2FF1E" w14:textId="1640AF87" w:rsidR="00752656" w:rsidRPr="00173D07" w:rsidRDefault="00752656" w:rsidP="00752656">
      <w:pPr>
        <w:jc w:val="right"/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ชื่อ...........นามสกุล..........</w:t>
      </w:r>
    </w:p>
    <w:p w14:paraId="4EAF75BE" w14:textId="43223A8F" w:rsidR="00864ED1" w:rsidRPr="00173D07" w:rsidRDefault="00752656" w:rsidP="00864ED1">
      <w:pPr>
        <w:jc w:val="right"/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ชื่อ...........นามสกุล..........</w:t>
      </w:r>
    </w:p>
    <w:p w14:paraId="4A9A87E3" w14:textId="142C0AB5" w:rsidR="00864ED1" w:rsidRPr="00173D07" w:rsidRDefault="00864ED1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br w:type="page"/>
      </w:r>
    </w:p>
    <w:p w14:paraId="763BC7DF" w14:textId="77777777" w:rsidR="00FA04DE" w:rsidRPr="00173D07" w:rsidRDefault="00FA04DE">
      <w:pPr>
        <w:pStyle w:val="TOC1"/>
        <w:rPr>
          <w:rFonts w:eastAsia="Times New Roman"/>
          <w:color w:val="000000" w:themeColor="text1"/>
          <w:sz w:val="40"/>
          <w:cs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5F44750D" w14:textId="55147674" w:rsidR="00371B99" w:rsidRDefault="00864ED1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lastRenderedPageBreak/>
        <w:fldChar w:fldCharType="begin"/>
      </w: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instrText xml:space="preserve"> </w:instrText>
      </w: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</w:rPr>
        <w:instrText>TOC \o "</w:instrText>
      </w: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instrText xml:space="preserve">1-2" </w:instrText>
      </w: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</w:rPr>
        <w:instrText>\h \z \u</w:instrText>
      </w: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instrText xml:space="preserve"> </w:instrText>
      </w:r>
      <w:r w:rsidRPr="00173D07">
        <w:rPr>
          <w:rFonts w:ascii="Angsana New" w:eastAsia="Times New Roman" w:hAnsi="Angsana New" w:cs="Angsana New"/>
          <w:b w:val="0"/>
          <w:bCs w:val="0"/>
          <w:color w:val="000000" w:themeColor="text1"/>
          <w:sz w:val="32"/>
          <w:szCs w:val="32"/>
          <w:cs/>
        </w:rPr>
        <w:fldChar w:fldCharType="separate"/>
      </w:r>
      <w:hyperlink w:anchor="_Toc21278615" w:history="1">
        <w:r w:rsidR="00371B99" w:rsidRPr="004C58FA">
          <w:rPr>
            <w:rStyle w:val="Hyperlink"/>
            <w:rFonts w:ascii="Angsana New" w:eastAsia="Times New Roman" w:hAnsi="Angsana New" w:cs="Angsana New"/>
            <w:noProof/>
            <w:cs/>
          </w:rPr>
          <w:t>สารบัญรูป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15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5</w:t>
        </w:r>
        <w:r w:rsidR="00371B99">
          <w:rPr>
            <w:noProof/>
            <w:webHidden/>
          </w:rPr>
          <w:fldChar w:fldCharType="end"/>
        </w:r>
      </w:hyperlink>
    </w:p>
    <w:p w14:paraId="604B4A30" w14:textId="56398D56" w:rsidR="00371B99" w:rsidRDefault="00B61731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hyperlink w:anchor="_Toc21278616" w:history="1">
        <w:r w:rsidR="00371B99" w:rsidRPr="004C58FA">
          <w:rPr>
            <w:rStyle w:val="Hyperlink"/>
            <w:rFonts w:ascii="Angsana New" w:eastAsia="Times New Roman" w:hAnsi="Angsana New" w:cs="Angsana New"/>
            <w:noProof/>
            <w:cs/>
          </w:rPr>
          <w:t xml:space="preserve">บทที่ </w:t>
        </w:r>
        <w:r w:rsidR="00371B99" w:rsidRPr="004C58FA">
          <w:rPr>
            <w:rStyle w:val="Hyperlink"/>
            <w:rFonts w:ascii="Angsana New" w:eastAsia="Times New Roman" w:hAnsi="Angsana New" w:cs="Angsana New"/>
            <w:noProof/>
          </w:rPr>
          <w:t xml:space="preserve">1 </w:t>
        </w:r>
        <w:r w:rsidR="00371B99" w:rsidRPr="004C58FA">
          <w:rPr>
            <w:rStyle w:val="Hyperlink"/>
            <w:rFonts w:ascii="Angsana New" w:eastAsia="Times New Roman" w:hAnsi="Angsana New" w:cs="Angsana New"/>
            <w:noProof/>
            <w:cs/>
          </w:rPr>
          <w:t>บทนำ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16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6</w:t>
        </w:r>
        <w:r w:rsidR="00371B99">
          <w:rPr>
            <w:noProof/>
            <w:webHidden/>
          </w:rPr>
          <w:fldChar w:fldCharType="end"/>
        </w:r>
      </w:hyperlink>
    </w:p>
    <w:p w14:paraId="436A1045" w14:textId="532C9D13" w:rsidR="00371B99" w:rsidRDefault="00B61731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17" w:history="1"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</w:rPr>
          <w:t xml:space="preserve">1.1 </w:t>
        </w:r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  <w:cs/>
          </w:rPr>
          <w:t>ที่มาและความสำคัญ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17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6</w:t>
        </w:r>
        <w:r w:rsidR="00371B99">
          <w:rPr>
            <w:noProof/>
            <w:webHidden/>
          </w:rPr>
          <w:fldChar w:fldCharType="end"/>
        </w:r>
      </w:hyperlink>
    </w:p>
    <w:p w14:paraId="56FEF212" w14:textId="53BD9616" w:rsidR="00371B99" w:rsidRDefault="00B61731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18" w:history="1"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</w:rPr>
          <w:t xml:space="preserve">1.2 </w:t>
        </w:r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  <w:cs/>
          </w:rPr>
          <w:t>วัตถุประสงค์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18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6</w:t>
        </w:r>
        <w:r w:rsidR="00371B99">
          <w:rPr>
            <w:noProof/>
            <w:webHidden/>
          </w:rPr>
          <w:fldChar w:fldCharType="end"/>
        </w:r>
      </w:hyperlink>
    </w:p>
    <w:p w14:paraId="0D996F90" w14:textId="324FA2AD" w:rsidR="00371B99" w:rsidRDefault="00B61731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19" w:history="1"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</w:rPr>
          <w:t xml:space="preserve">1.3 </w:t>
        </w:r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  <w:cs/>
          </w:rPr>
          <w:t>ขอบเขตของโครงงาน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19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6</w:t>
        </w:r>
        <w:r w:rsidR="00371B99">
          <w:rPr>
            <w:noProof/>
            <w:webHidden/>
          </w:rPr>
          <w:fldChar w:fldCharType="end"/>
        </w:r>
      </w:hyperlink>
    </w:p>
    <w:p w14:paraId="5259A4AE" w14:textId="4B50C886" w:rsidR="00371B99" w:rsidRDefault="00B61731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20" w:history="1"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</w:rPr>
          <w:t xml:space="preserve">1.4 </w:t>
        </w:r>
        <w:r w:rsidR="00371B99" w:rsidRPr="004C58FA">
          <w:rPr>
            <w:rStyle w:val="Hyperlink"/>
            <w:rFonts w:ascii="Angsana New" w:eastAsia="Times New Roman" w:hAnsi="Angsana New" w:cs="Angsana New"/>
            <w:b/>
            <w:bCs/>
            <w:noProof/>
            <w:cs/>
          </w:rPr>
          <w:t>ประโยชน์ที่คาดว่าจะได้รับ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0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6</w:t>
        </w:r>
        <w:r w:rsidR="00371B99">
          <w:rPr>
            <w:noProof/>
            <w:webHidden/>
          </w:rPr>
          <w:fldChar w:fldCharType="end"/>
        </w:r>
      </w:hyperlink>
    </w:p>
    <w:p w14:paraId="540F77FC" w14:textId="72CFA107" w:rsidR="00371B99" w:rsidRDefault="00B61731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hyperlink w:anchor="_Toc21278621" w:history="1">
        <w:r w:rsidR="00371B99" w:rsidRPr="004C58FA">
          <w:rPr>
            <w:rStyle w:val="Hyperlink"/>
            <w:rFonts w:ascii="Angsana New" w:eastAsia="Times New Roman" w:hAnsi="Angsana New" w:cs="Angsana New"/>
            <w:noProof/>
            <w:cs/>
          </w:rPr>
          <w:t xml:space="preserve">บทที่ </w:t>
        </w:r>
        <w:r w:rsidR="00371B99" w:rsidRPr="004C58FA">
          <w:rPr>
            <w:rStyle w:val="Hyperlink"/>
            <w:rFonts w:ascii="Angsana New" w:eastAsia="Times New Roman" w:hAnsi="Angsana New" w:cs="Angsana New"/>
            <w:noProof/>
          </w:rPr>
          <w:t xml:space="preserve">2 </w:t>
        </w:r>
        <w:r w:rsidR="00371B99" w:rsidRPr="004C58FA">
          <w:rPr>
            <w:rStyle w:val="Hyperlink"/>
            <w:rFonts w:ascii="Angsana New" w:eastAsia="Times New Roman" w:hAnsi="Angsana New" w:cs="Angsana New"/>
            <w:noProof/>
            <w:cs/>
          </w:rPr>
          <w:t>ทฤษฏีและงานวิจัยที่เกี่ยวข้อง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1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7</w:t>
        </w:r>
        <w:r w:rsidR="00371B99">
          <w:rPr>
            <w:noProof/>
            <w:webHidden/>
          </w:rPr>
          <w:fldChar w:fldCharType="end"/>
        </w:r>
      </w:hyperlink>
    </w:p>
    <w:p w14:paraId="707AD10A" w14:textId="6D14A142" w:rsidR="00371B99" w:rsidRDefault="00B61731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hyperlink w:anchor="_Toc21278622" w:history="1">
        <w:r w:rsidR="00371B99" w:rsidRPr="004C58FA">
          <w:rPr>
            <w:rStyle w:val="Hyperlink"/>
            <w:rFonts w:ascii="Angsana New" w:hAnsi="Angsana New" w:cs="Angsana New"/>
            <w:noProof/>
          </w:rPr>
          <w:t xml:space="preserve">2.1 </w:t>
        </w:r>
        <w:r w:rsidR="00371B99" w:rsidRPr="004C58FA">
          <w:rPr>
            <w:rStyle w:val="Hyperlink"/>
            <w:rFonts w:ascii="Angsana New" w:hAnsi="Angsana New" w:cs="Angsana New"/>
            <w:noProof/>
            <w:cs/>
          </w:rPr>
          <w:t>ทฤษฏี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2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7</w:t>
        </w:r>
        <w:r w:rsidR="00371B99">
          <w:rPr>
            <w:noProof/>
            <w:webHidden/>
          </w:rPr>
          <w:fldChar w:fldCharType="end"/>
        </w:r>
      </w:hyperlink>
    </w:p>
    <w:p w14:paraId="32B26C50" w14:textId="2F74A423" w:rsidR="00371B99" w:rsidRDefault="00B61731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23" w:history="1">
        <w:r w:rsidR="00371B99" w:rsidRPr="004C58FA">
          <w:rPr>
            <w:rStyle w:val="Hyperlink"/>
            <w:rFonts w:ascii="Angsana New" w:hAnsi="Angsana New" w:cs="Angsana New"/>
            <w:b/>
            <w:bCs/>
            <w:noProof/>
          </w:rPr>
          <w:t xml:space="preserve">2.1.1 </w:t>
        </w:r>
        <w:r w:rsidR="00371B99" w:rsidRPr="004C58FA">
          <w:rPr>
            <w:rStyle w:val="Hyperlink"/>
            <w:rFonts w:ascii="Angsana New" w:hAnsi="Angsana New" w:cs="Angsana New"/>
            <w:b/>
            <w:bCs/>
            <w:noProof/>
            <w:cs/>
          </w:rPr>
          <w:t xml:space="preserve">การเรียนรู้แบบเสริมกำลัง </w:t>
        </w:r>
        <w:r w:rsidR="00371B99" w:rsidRPr="004C58FA">
          <w:rPr>
            <w:rStyle w:val="Hyperlink"/>
            <w:rFonts w:ascii="Angsana New" w:hAnsi="Angsana New" w:cs="Angsana New"/>
            <w:b/>
            <w:bCs/>
            <w:noProof/>
          </w:rPr>
          <w:t>(Reinforcement Learning)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3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7</w:t>
        </w:r>
        <w:r w:rsidR="00371B99">
          <w:rPr>
            <w:noProof/>
            <w:webHidden/>
          </w:rPr>
          <w:fldChar w:fldCharType="end"/>
        </w:r>
      </w:hyperlink>
    </w:p>
    <w:p w14:paraId="01F20053" w14:textId="54F7847C" w:rsidR="00371B99" w:rsidRDefault="00B61731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24" w:history="1">
        <w:r w:rsidR="00371B99" w:rsidRPr="004C58FA">
          <w:rPr>
            <w:rStyle w:val="Hyperlink"/>
            <w:rFonts w:ascii="Angsana New" w:hAnsi="Angsana New" w:cs="Angsana New"/>
            <w:b/>
            <w:bCs/>
            <w:noProof/>
          </w:rPr>
          <w:t xml:space="preserve">2.2 </w:t>
        </w:r>
        <w:r w:rsidR="00371B99" w:rsidRPr="004C58FA">
          <w:rPr>
            <w:rStyle w:val="Hyperlink"/>
            <w:rFonts w:ascii="Angsana New" w:hAnsi="Angsana New" w:cs="Angsana New"/>
            <w:b/>
            <w:bCs/>
            <w:noProof/>
            <w:cs/>
          </w:rPr>
          <w:t>งานวิจัยที่เกี่ยวข้อง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4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13</w:t>
        </w:r>
        <w:r w:rsidR="00371B99">
          <w:rPr>
            <w:noProof/>
            <w:webHidden/>
          </w:rPr>
          <w:fldChar w:fldCharType="end"/>
        </w:r>
      </w:hyperlink>
    </w:p>
    <w:p w14:paraId="3C0319AA" w14:textId="30939C96" w:rsidR="00371B99" w:rsidRDefault="00B61731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hyperlink w:anchor="_Toc21278625" w:history="1">
        <w:r w:rsidR="00371B99" w:rsidRPr="004C58FA">
          <w:rPr>
            <w:rStyle w:val="Hyperlink"/>
            <w:rFonts w:ascii="Angsana New" w:hAnsi="Angsana New" w:cs="Angsana New"/>
            <w:noProof/>
            <w:cs/>
          </w:rPr>
          <w:t xml:space="preserve">บทที่ </w:t>
        </w:r>
        <w:r w:rsidR="00371B99" w:rsidRPr="004C58FA">
          <w:rPr>
            <w:rStyle w:val="Hyperlink"/>
            <w:rFonts w:ascii="Angsana New" w:hAnsi="Angsana New" w:cs="Angsana New"/>
            <w:noProof/>
          </w:rPr>
          <w:t xml:space="preserve">3 </w:t>
        </w:r>
        <w:r w:rsidR="00371B99" w:rsidRPr="004C58FA">
          <w:rPr>
            <w:rStyle w:val="Hyperlink"/>
            <w:rFonts w:ascii="Angsana New" w:hAnsi="Angsana New" w:cs="Angsana New"/>
            <w:noProof/>
            <w:cs/>
          </w:rPr>
          <w:t>วิธีการดำเนินงาน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5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15</w:t>
        </w:r>
        <w:r w:rsidR="00371B99">
          <w:rPr>
            <w:noProof/>
            <w:webHidden/>
          </w:rPr>
          <w:fldChar w:fldCharType="end"/>
        </w:r>
      </w:hyperlink>
    </w:p>
    <w:p w14:paraId="5DFC5A5C" w14:textId="1BB1D70D" w:rsidR="00371B99" w:rsidRDefault="00B61731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hyperlink w:anchor="_Toc21278626" w:history="1">
        <w:r w:rsidR="00371B99" w:rsidRPr="004C58FA">
          <w:rPr>
            <w:rStyle w:val="Hyperlink"/>
            <w:rFonts w:ascii="Angsana New" w:hAnsi="Angsana New" w:cs="Angsana New"/>
            <w:noProof/>
          </w:rPr>
          <w:t xml:space="preserve">3.1 </w:t>
        </w:r>
        <w:r w:rsidR="00371B99" w:rsidRPr="004C58FA">
          <w:rPr>
            <w:rStyle w:val="Hyperlink"/>
            <w:rFonts w:ascii="Angsana New" w:hAnsi="Angsana New" w:cs="Angsana New"/>
            <w:noProof/>
            <w:cs/>
          </w:rPr>
          <w:t>โปรแกรมหรือซอฟต์แวร์ที่ใช้ในการพัฒนา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6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15</w:t>
        </w:r>
        <w:r w:rsidR="00371B99">
          <w:rPr>
            <w:noProof/>
            <w:webHidden/>
          </w:rPr>
          <w:fldChar w:fldCharType="end"/>
        </w:r>
      </w:hyperlink>
    </w:p>
    <w:p w14:paraId="352376D4" w14:textId="3936420D" w:rsidR="00371B99" w:rsidRDefault="00B61731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27" w:history="1">
        <w:r w:rsidR="00371B99" w:rsidRPr="004C58FA">
          <w:rPr>
            <w:rStyle w:val="Hyperlink"/>
            <w:rFonts w:ascii="Angsana New" w:hAnsi="Angsana New" w:cs="Angsana New"/>
            <w:b/>
            <w:bCs/>
            <w:noProof/>
          </w:rPr>
          <w:t xml:space="preserve">3.1.1 </w:t>
        </w:r>
        <w:r w:rsidR="00371B99" w:rsidRPr="004C58FA">
          <w:rPr>
            <w:rStyle w:val="Hyperlink"/>
            <w:rFonts w:ascii="Angsana New" w:hAnsi="Angsana New" w:cs="Angsana New"/>
            <w:b/>
            <w:bCs/>
            <w:noProof/>
            <w:cs/>
          </w:rPr>
          <w:t>ภาษาไพทอน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7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15</w:t>
        </w:r>
        <w:r w:rsidR="00371B99">
          <w:rPr>
            <w:noProof/>
            <w:webHidden/>
          </w:rPr>
          <w:fldChar w:fldCharType="end"/>
        </w:r>
      </w:hyperlink>
    </w:p>
    <w:p w14:paraId="2C928313" w14:textId="7A2FA672" w:rsidR="00371B99" w:rsidRDefault="00B61731">
      <w:pPr>
        <w:pStyle w:val="TOC2"/>
        <w:tabs>
          <w:tab w:val="right" w:pos="8290"/>
        </w:tabs>
        <w:rPr>
          <w:rFonts w:eastAsiaTheme="minorEastAsia" w:cstheme="minorBidi"/>
          <w:i w:val="0"/>
          <w:iCs w:val="0"/>
          <w:noProof/>
          <w:sz w:val="24"/>
          <w:szCs w:val="30"/>
        </w:rPr>
      </w:pPr>
      <w:hyperlink w:anchor="_Toc21278628" w:history="1">
        <w:r w:rsidR="00371B99" w:rsidRPr="004C58FA">
          <w:rPr>
            <w:rStyle w:val="Hyperlink"/>
            <w:rFonts w:ascii="Angsana New" w:hAnsi="Angsana New" w:cs="Angsana New"/>
            <w:b/>
            <w:bCs/>
            <w:noProof/>
          </w:rPr>
          <w:t>3.1.2</w:t>
        </w:r>
        <w:r w:rsidR="00371B99" w:rsidRPr="004C58FA">
          <w:rPr>
            <w:rStyle w:val="Hyperlink"/>
            <w:rFonts w:ascii="Angsana New" w:hAnsi="Angsana New" w:cs="Angsana New"/>
            <w:noProof/>
          </w:rPr>
          <w:t xml:space="preserve"> </w:t>
        </w:r>
        <w:r w:rsidR="00371B99" w:rsidRPr="004C58FA">
          <w:rPr>
            <w:rStyle w:val="Hyperlink"/>
            <w:rFonts w:ascii="Angsana New" w:hAnsi="Angsana New" w:cs="Angsana New"/>
            <w:b/>
            <w:bCs/>
            <w:noProof/>
            <w:cs/>
          </w:rPr>
          <w:t xml:space="preserve">ไฟล์เกม </w:t>
        </w:r>
        <w:r w:rsidR="00371B99" w:rsidRPr="004C58FA">
          <w:rPr>
            <w:rStyle w:val="Hyperlink"/>
            <w:rFonts w:ascii="Angsana New" w:hAnsi="Angsana New" w:cs="Angsana New"/>
            <w:b/>
            <w:bCs/>
            <w:noProof/>
          </w:rPr>
          <w:t>Kaboom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8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15</w:t>
        </w:r>
        <w:r w:rsidR="00371B99">
          <w:rPr>
            <w:noProof/>
            <w:webHidden/>
          </w:rPr>
          <w:fldChar w:fldCharType="end"/>
        </w:r>
      </w:hyperlink>
    </w:p>
    <w:p w14:paraId="0BBB4480" w14:textId="756DE988" w:rsidR="00371B99" w:rsidRDefault="00B61731">
      <w:pPr>
        <w:pStyle w:val="TOC1"/>
        <w:rPr>
          <w:rFonts w:eastAsiaTheme="minorEastAsia" w:cstheme="minorBidi"/>
          <w:b w:val="0"/>
          <w:bCs w:val="0"/>
          <w:noProof/>
          <w:sz w:val="24"/>
          <w:szCs w:val="30"/>
        </w:rPr>
      </w:pPr>
      <w:hyperlink w:anchor="_Toc21278629" w:history="1">
        <w:r w:rsidR="00371B99" w:rsidRPr="004C58FA">
          <w:rPr>
            <w:rStyle w:val="Hyperlink"/>
            <w:rFonts w:ascii="Angsana New" w:hAnsi="Angsana New" w:cs="Angsana New"/>
            <w:noProof/>
          </w:rPr>
          <w:t xml:space="preserve">3.2 </w:t>
        </w:r>
        <w:r w:rsidR="00371B99" w:rsidRPr="004C58FA">
          <w:rPr>
            <w:rStyle w:val="Hyperlink"/>
            <w:rFonts w:ascii="Angsana New" w:hAnsi="Angsana New" w:cs="Angsana New"/>
            <w:noProof/>
            <w:cs/>
          </w:rPr>
          <w:t>ขั้นตอนการดำเนินงาน</w:t>
        </w:r>
        <w:r w:rsidR="00371B99">
          <w:rPr>
            <w:noProof/>
            <w:webHidden/>
          </w:rPr>
          <w:tab/>
        </w:r>
        <w:r w:rsidR="00371B99">
          <w:rPr>
            <w:noProof/>
            <w:webHidden/>
          </w:rPr>
          <w:fldChar w:fldCharType="begin"/>
        </w:r>
        <w:r w:rsidR="00371B99">
          <w:rPr>
            <w:noProof/>
            <w:webHidden/>
          </w:rPr>
          <w:instrText xml:space="preserve"> PAGEREF _Toc21278629 \h </w:instrText>
        </w:r>
        <w:r w:rsidR="00371B99">
          <w:rPr>
            <w:noProof/>
            <w:webHidden/>
          </w:rPr>
        </w:r>
        <w:r w:rsidR="00371B99">
          <w:rPr>
            <w:noProof/>
            <w:webHidden/>
          </w:rPr>
          <w:fldChar w:fldCharType="separate"/>
        </w:r>
        <w:r w:rsidR="00371B99">
          <w:rPr>
            <w:noProof/>
            <w:webHidden/>
          </w:rPr>
          <w:t>15</w:t>
        </w:r>
        <w:r w:rsidR="00371B99">
          <w:rPr>
            <w:noProof/>
            <w:webHidden/>
          </w:rPr>
          <w:fldChar w:fldCharType="end"/>
        </w:r>
      </w:hyperlink>
    </w:p>
    <w:p w14:paraId="3960C281" w14:textId="0127646E" w:rsidR="00864ED1" w:rsidRPr="00173D07" w:rsidRDefault="00864ED1" w:rsidP="00864ED1">
      <w:pPr>
        <w:pStyle w:val="Heading1"/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</w:pPr>
      <w:r w:rsidRPr="00173D07">
        <w:rPr>
          <w:rFonts w:ascii="Angsana New" w:eastAsia="Times New Roman" w:hAnsi="Angsana New" w:cs="Angsana New"/>
          <w:color w:val="000000" w:themeColor="text1"/>
          <w:szCs w:val="32"/>
          <w:cs/>
        </w:rPr>
        <w:fldChar w:fldCharType="end"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br w:type="page"/>
      </w:r>
    </w:p>
    <w:p w14:paraId="5026BCDC" w14:textId="77777777" w:rsidR="00FA04DE" w:rsidRPr="00173D07" w:rsidRDefault="00FA04DE" w:rsidP="00FA04DE">
      <w:pPr>
        <w:pStyle w:val="Heading1"/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</w:p>
    <w:p w14:paraId="660FB051" w14:textId="5F2E3340" w:rsidR="00864ED1" w:rsidRPr="00173D07" w:rsidRDefault="00864ED1" w:rsidP="00864ED1">
      <w:pPr>
        <w:pStyle w:val="Heading1"/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0"/>
        </w:rPr>
      </w:pPr>
      <w:bookmarkStart w:id="3" w:name="_Toc21278615"/>
      <w:r w:rsidRPr="00173D07">
        <w:rPr>
          <w:rFonts w:ascii="Angsana New" w:eastAsia="Times New Roman" w:hAnsi="Angsana New" w:cs="Angsana New" w:hint="cs"/>
          <w:b/>
          <w:bCs/>
          <w:color w:val="000000" w:themeColor="text1"/>
          <w:sz w:val="40"/>
          <w:cs/>
        </w:rPr>
        <w:lastRenderedPageBreak/>
        <w:t>สารบัญรูป</w:t>
      </w:r>
      <w:bookmarkEnd w:id="3"/>
    </w:p>
    <w:p w14:paraId="25AFAEFE" w14:textId="77777777" w:rsidR="00864ED1" w:rsidRPr="00173D07" w:rsidRDefault="00864ED1" w:rsidP="00864ED1">
      <w:pPr>
        <w:jc w:val="right"/>
        <w:rPr>
          <w:color w:val="000000" w:themeColor="text1"/>
        </w:rPr>
      </w:pPr>
      <w:r w:rsidRPr="00173D07">
        <w:rPr>
          <w:rFonts w:hint="cs"/>
          <w:color w:val="000000" w:themeColor="text1"/>
          <w:cs/>
        </w:rPr>
        <w:t>หน้า</w:t>
      </w:r>
    </w:p>
    <w:p w14:paraId="572E3EA9" w14:textId="2758FACB" w:rsidR="00FA04DE" w:rsidRPr="00173D07" w:rsidRDefault="00864ED1" w:rsidP="00864ED1">
      <w:pPr>
        <w:rPr>
          <w:color w:val="000000" w:themeColor="text1"/>
        </w:rPr>
      </w:pPr>
      <w:r w:rsidRPr="00173D07">
        <w:rPr>
          <w:rFonts w:hint="cs"/>
          <w:color w:val="000000" w:themeColor="text1"/>
          <w:cs/>
        </w:rPr>
        <w:t>รูปที่</w:t>
      </w:r>
    </w:p>
    <w:p w14:paraId="3394EBFA" w14:textId="77777777" w:rsidR="00FA04DE" w:rsidRPr="00173D07" w:rsidRDefault="00FA04DE" w:rsidP="00173D07">
      <w:pPr>
        <w:rPr>
          <w:rFonts w:ascii="Angsana New" w:hAnsi="Angsana New" w:cs="Angsana New"/>
          <w:noProof/>
          <w:color w:val="000000" w:themeColor="text1"/>
          <w:sz w:val="32"/>
          <w:szCs w:val="32"/>
        </w:rPr>
      </w:pPr>
      <w:r w:rsidRPr="00173D07">
        <w:rPr>
          <w:color w:val="000000" w:themeColor="text1"/>
          <w:cs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2.1  </w:t>
      </w:r>
      <w:r w:rsidRPr="00173D07">
        <w:rPr>
          <w:rFonts w:ascii="Angsana New" w:hAnsi="Angsana New" w:cs="Angsana New"/>
          <w:noProof/>
          <w:color w:val="000000" w:themeColor="text1"/>
          <w:sz w:val="32"/>
          <w:szCs w:val="32"/>
          <w:cs/>
        </w:rPr>
        <w:t>โครงสร้างการทำงานของการเรียนรู้แบบเสริมกำลัง</w:t>
      </w:r>
      <w:r w:rsidRPr="00173D07">
        <w:rPr>
          <w:rFonts w:ascii="Angsana New" w:hAnsi="Angsana New" w:cs="Angsana New"/>
          <w:noProof/>
          <w:color w:val="000000" w:themeColor="text1"/>
          <w:sz w:val="32"/>
          <w:szCs w:val="32"/>
        </w:rPr>
        <w:t>………………………………...16</w:t>
      </w:r>
    </w:p>
    <w:p w14:paraId="0F579969" w14:textId="411991D2" w:rsidR="00FA04DE" w:rsidRPr="00173D07" w:rsidRDefault="00FA04DE" w:rsidP="00173D07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sectPr w:rsidR="00FA04DE" w:rsidRPr="00173D07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 w:rsidRPr="00173D07">
        <w:rPr>
          <w:rFonts w:ascii="Angsana New" w:hAnsi="Angsana New" w:cs="Angsana New"/>
          <w:noProof/>
          <w:color w:val="000000" w:themeColor="text1"/>
          <w:sz w:val="32"/>
          <w:szCs w:val="32"/>
        </w:rPr>
        <w:tab/>
      </w:r>
      <w:proofErr w:type="gramStart"/>
      <w:r w:rsidRPr="00173D07">
        <w:rPr>
          <w:rFonts w:ascii="Angsana New" w:hAnsi="Angsana New" w:cs="Angsana New"/>
          <w:noProof/>
          <w:color w:val="000000" w:themeColor="text1"/>
          <w:sz w:val="32"/>
          <w:szCs w:val="32"/>
        </w:rPr>
        <w:t xml:space="preserve">2.2 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โครงสร้างของโครงข่ายประสาทแบบคอนโวลูชัน</w:t>
      </w:r>
      <w:proofErr w:type="gramEnd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………………………………….16</w:t>
      </w:r>
    </w:p>
    <w:p w14:paraId="7998DF87" w14:textId="43E631E6" w:rsidR="00374A5B" w:rsidRPr="00173D07" w:rsidRDefault="00374A5B" w:rsidP="00173D07">
      <w:pPr>
        <w:rPr>
          <w:rFonts w:ascii="Angsana New" w:eastAsia="Times New Roman" w:hAnsi="Angsana New" w:cs="Angsana New"/>
          <w:b/>
          <w:bCs/>
          <w:color w:val="000000" w:themeColor="text1"/>
          <w:sz w:val="40"/>
          <w:szCs w:val="40"/>
          <w:cs/>
        </w:rPr>
      </w:pPr>
    </w:p>
    <w:p w14:paraId="063401EE" w14:textId="77777777" w:rsidR="004268B4" w:rsidRDefault="00016539" w:rsidP="004268B4">
      <w:pPr>
        <w:pStyle w:val="Heading1"/>
        <w:jc w:val="center"/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bookmarkStart w:id="4" w:name="_Toc21278616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t xml:space="preserve">บทที่ </w:t>
      </w:r>
      <w:r w:rsidR="00173D07"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1</w:t>
      </w:r>
      <w:r w:rsidR="00173D07"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บทนำ</w:t>
      </w:r>
      <w:bookmarkEnd w:id="4"/>
    </w:p>
    <w:p w14:paraId="6F023877" w14:textId="143AB6D2" w:rsidR="00374A5B" w:rsidRPr="004268B4" w:rsidRDefault="004268B4" w:rsidP="00FA366B">
      <w:pPr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</w:pPr>
      <w:r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</w:rPr>
        <w:tab/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บทน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ี้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จะกล่าวถึงที่มาและความ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สำ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ค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ั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ญ รวมไปถึงว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ั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ตถุประสงค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์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และประโยชน์ที่คาดว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่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าจะได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้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ร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ั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บจากวิจ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ั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ย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ครั้ง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น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ี้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เพ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ื่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อทราบถึงจุดมุ่งหมายที่แ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ท้จริง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ของผ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ู้วิจัย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โดยที่มีรายละเอียดของการด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ำ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เนินงานและขอบเขตรวมไปถึงอุปกรณ์ที่ใช้เพื่อเป็นประโยชน์แก่ผู้สนใจในการศึกษางานวิจัยน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ี้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โดยมี</w:t>
      </w:r>
      <w:r w:rsidR="00374A5B" w:rsidRPr="00173D07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>รายละเอียดด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ัง</w:t>
      </w:r>
      <w:r w:rsidR="00374A5B" w:rsidRPr="00173D07">
        <w:rPr>
          <w:rFonts w:ascii="Angsana New" w:hAnsi="Angsana New" w:cs="Angsana New"/>
          <w:color w:val="000000" w:themeColor="text1"/>
          <w:szCs w:val="32"/>
          <w:cs/>
        </w:rPr>
        <w:t xml:space="preserve"> ต่อไปน</w:t>
      </w:r>
      <w:r w:rsidR="00374A5B" w:rsidRPr="00173D07">
        <w:rPr>
          <w:rFonts w:ascii="Angsana New" w:hAnsi="Angsana New" w:cs="Angsana New" w:hint="cs"/>
          <w:color w:val="000000" w:themeColor="text1"/>
          <w:szCs w:val="32"/>
          <w:cs/>
        </w:rPr>
        <w:t>ี้</w:t>
      </w:r>
    </w:p>
    <w:p w14:paraId="4F2525E0" w14:textId="77777777" w:rsidR="00F438DB" w:rsidRPr="00173D07" w:rsidRDefault="00F438DB" w:rsidP="0019462F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</w:rPr>
      </w:pPr>
    </w:p>
    <w:p w14:paraId="5B52737B" w14:textId="25B4006A" w:rsidR="009E32CA" w:rsidRPr="00173D07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5" w:name="_Toc21278617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1 </w:t>
      </w:r>
      <w:r w:rsidR="009E32CA"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ที่มาและความสำคัญ</w:t>
      </w:r>
      <w:bookmarkEnd w:id="5"/>
    </w:p>
    <w:p w14:paraId="215E9E54" w14:textId="2BE62636" w:rsidR="00374A5B" w:rsidRPr="00173D07" w:rsidRDefault="00374A5B" w:rsidP="0019462F">
      <w:pPr>
        <w:ind w:firstLine="72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Reinforcement Learning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หนึ่งในแขนงของ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Machine Learning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ถูกนำมาใช้กับอุตสาหกรรมวิดีโอเกมมากขึ้น เช่น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lphaGo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ป็นต้น ผู้จัดทำมีความประสงค์ในการพัฒนาองค์ความรู้ที่เกี่ยวข้อง เพื่อพัฒนา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lgorithm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สามารถฝึกตัวละครในเกมที่กำหนดเพื่อเพิ่มขีดความสามารถในการเล่นเกมให้เทียบเคียงกับมนุษย์ ซึ่งองค์ความรู้ที่กำหนดได้สามารถนำไปประยุกต์ใช้ได้ในหลากหลายสาขาในอนาคต เช่น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Robot </w:t>
      </w:r>
      <w:proofErr w:type="spellStart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contol</w:t>
      </w:r>
      <w:proofErr w:type="spellEnd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ต้น</w:t>
      </w:r>
    </w:p>
    <w:p w14:paraId="3754BBEF" w14:textId="77777777" w:rsidR="00F438DB" w:rsidRPr="00173D07" w:rsidRDefault="00F438DB" w:rsidP="0019462F">
      <w:pPr>
        <w:pStyle w:val="ListParagraph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AFF5D47" w14:textId="1E855EC3" w:rsidR="009E32CA" w:rsidRPr="00173D07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6" w:name="_Toc21278618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2 </w:t>
      </w:r>
      <w:r w:rsidR="009E32CA"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วัตถุประสงค์</w:t>
      </w:r>
      <w:bookmarkEnd w:id="6"/>
    </w:p>
    <w:p w14:paraId="45B7E20C" w14:textId="15C203E3" w:rsidR="00374A5B" w:rsidRPr="00173D0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1.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พื่อพัฒนาระบบปัญญาประดิษฐ์กับวีดิโอเกมด้วยวิธีการ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48428804" w14:textId="4F1BCEB7" w:rsidR="00374A5B" w:rsidRPr="00173D0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2.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พื่อพัฒนาองค์ความรู้ด้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นการ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278B73CC" w14:textId="77777777" w:rsidR="00F438DB" w:rsidRPr="00173D07" w:rsidRDefault="00F438DB" w:rsidP="0019462F">
      <w:pPr>
        <w:jc w:val="thaiDistribute"/>
        <w:rPr>
          <w:color w:val="000000" w:themeColor="text1"/>
        </w:rPr>
      </w:pPr>
    </w:p>
    <w:p w14:paraId="67F4BAF2" w14:textId="60390FDC" w:rsidR="009E32CA" w:rsidRPr="00173D07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7" w:name="_Toc21278619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3 </w:t>
      </w:r>
      <w:r w:rsidR="009E32CA"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ขอบเขตของโครงงาน</w:t>
      </w:r>
      <w:bookmarkEnd w:id="7"/>
    </w:p>
    <w:p w14:paraId="4DB90D17" w14:textId="78D6259C" w:rsidR="00374A5B" w:rsidRPr="00173D0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1.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ออกแบบวิธีการด้วยวิธีการ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ส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ำ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หรับพัฒนาพฤติกรรมของ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NPC</w:t>
      </w:r>
    </w:p>
    <w:p w14:paraId="4F380A84" w14:textId="4A6DB76D" w:rsidR="00374A5B" w:rsidRPr="00173D0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2.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เปรียบเทียบผลของ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ใช้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lgorithm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ต่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งกันของ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>Reinforcement Learning</w:t>
      </w:r>
    </w:p>
    <w:p w14:paraId="33F837A8" w14:textId="6E229DD9" w:rsidR="00374A5B" w:rsidRPr="00173D07" w:rsidRDefault="004268B4" w:rsidP="00173D07">
      <w:pPr>
        <w:rPr>
          <w:rFonts w:ascii="Angsana New" w:eastAsia="Times New Roman" w:hAnsi="Angsana New" w:cs="Angsana New"/>
          <w:color w:val="000000" w:themeColor="text1"/>
          <w:sz w:val="32"/>
          <w:szCs w:val="32"/>
        </w:r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3.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วิเคราะห์ผลของเกมที่น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ำ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ผ่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นการพัฒนาโดย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และ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NPC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ดิม</w:t>
      </w:r>
    </w:p>
    <w:p w14:paraId="7AE9ED38" w14:textId="77777777" w:rsidR="00F438DB" w:rsidRPr="00173D07" w:rsidRDefault="00F438DB" w:rsidP="0019462F">
      <w:pPr>
        <w:jc w:val="thaiDistribute"/>
        <w:rPr>
          <w:color w:val="000000" w:themeColor="text1"/>
        </w:rPr>
      </w:pPr>
    </w:p>
    <w:p w14:paraId="0C3C37AC" w14:textId="14315494" w:rsidR="0095355D" w:rsidRPr="00173D07" w:rsidRDefault="0019462F" w:rsidP="0019462F">
      <w:pPr>
        <w:pStyle w:val="Heading2"/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</w:pPr>
      <w:bookmarkStart w:id="8" w:name="_Toc21278620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</w:rPr>
        <w:t xml:space="preserve">1.4 </w:t>
      </w:r>
      <w:r w:rsidR="009E32CA" w:rsidRPr="00173D07">
        <w:rPr>
          <w:rFonts w:ascii="Angsana New" w:eastAsia="Times New Roman" w:hAnsi="Angsana New" w:cs="Angsana New"/>
          <w:b/>
          <w:bCs/>
          <w:color w:val="000000" w:themeColor="text1"/>
          <w:sz w:val="36"/>
          <w:szCs w:val="36"/>
          <w:cs/>
        </w:rPr>
        <w:t>ประโยชน์ที่คาดว่าจะได้รับ</w:t>
      </w:r>
      <w:bookmarkEnd w:id="8"/>
    </w:p>
    <w:p w14:paraId="01BB01A8" w14:textId="410E7216" w:rsidR="00740463" w:rsidRPr="00173D07" w:rsidRDefault="004268B4" w:rsidP="0019462F">
      <w:pPr>
        <w:jc w:val="thaiDistribute"/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sectPr w:rsidR="00740463" w:rsidRPr="00173D07" w:rsidSect="009C7751">
          <w:headerReference w:type="even" r:id="rId11"/>
          <w:headerReference w:type="default" r:id="rId12"/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>
        <w:rPr>
          <w:rFonts w:ascii="Angsana New" w:eastAsia="Times New Roman" w:hAnsi="Angsana New" w:cs="Angsana New"/>
          <w:color w:val="000000" w:themeColor="text1"/>
          <w:sz w:val="32"/>
          <w:szCs w:val="32"/>
        </w:rPr>
        <w:tab/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อุตสาหกรรมเกมในปัจจุบัน ความส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มารถของเกมและ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ยังคงมาจากก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รเขียนสคริปต์จากผู้พัฒนาเกม ผู้จัดท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ำ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โครงก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รจึงต้องการสร้างพื้นฐานของ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AI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ี่ท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ำ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การเรียนรู้โดย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ก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 xml:space="preserve">รลองผิดลองถูก ซึ่งเป็นรากฐานของ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Reinforcement Learning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เพื่อเป็นรากฐานในการน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ำ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</w:rPr>
        <w:t xml:space="preserve"> Reinforcement Learning 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ไปใช้เพื่อเพิ่มความท้</w:t>
      </w:r>
      <w:r w:rsidR="00374A5B" w:rsidRPr="00173D07">
        <w:rPr>
          <w:rFonts w:ascii="Angsana New" w:eastAsia="Times New Roman" w:hAnsi="Angsana New" w:cs="Angsana New" w:hint="cs"/>
          <w:color w:val="000000" w:themeColor="text1"/>
          <w:sz w:val="32"/>
          <w:szCs w:val="32"/>
          <w:cs/>
        </w:rPr>
        <w:t>า</w:t>
      </w:r>
      <w:r w:rsidR="00374A5B" w:rsidRPr="00173D07">
        <w:rPr>
          <w:rFonts w:ascii="Angsana New" w:eastAsia="Times New Roman" w:hAnsi="Angsana New" w:cs="Angsana New"/>
          <w:color w:val="000000" w:themeColor="text1"/>
          <w:sz w:val="32"/>
          <w:szCs w:val="32"/>
          <w:cs/>
        </w:rPr>
        <w:t>ทายของตัวเกมต่อไป</w:t>
      </w:r>
      <w:r w:rsidR="00740463" w:rsidRPr="00173D07">
        <w:rPr>
          <w:rFonts w:ascii="Angsana New" w:eastAsia="Times New Roman" w:hAnsi="Angsana New" w:cs="Angsana New"/>
          <w:b/>
          <w:bCs/>
          <w:color w:val="000000" w:themeColor="text1"/>
          <w:sz w:val="32"/>
          <w:szCs w:val="32"/>
          <w:cs/>
        </w:rPr>
        <w:br w:type="page"/>
      </w:r>
    </w:p>
    <w:p w14:paraId="7A7622BE" w14:textId="399F3FA0" w:rsidR="009E32CA" w:rsidRPr="00173D07" w:rsidRDefault="009E32CA" w:rsidP="00847FC7">
      <w:pPr>
        <w:pStyle w:val="Heading1"/>
        <w:jc w:val="center"/>
        <w:rPr>
          <w:rFonts w:ascii="Angsana New" w:eastAsia="Times New Roman" w:hAnsi="Angsana New" w:cs="Angsana New"/>
          <w:color w:val="000000" w:themeColor="text1"/>
          <w:szCs w:val="24"/>
        </w:rPr>
      </w:pPr>
      <w:bookmarkStart w:id="9" w:name="_Toc21278621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="00173D07"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t>2</w:t>
      </w:r>
      <w:r w:rsidR="00173D07" w:rsidRPr="00173D07">
        <w:rPr>
          <w:rFonts w:ascii="Angsana New" w:eastAsia="Times New Roman" w:hAnsi="Angsana New" w:cs="Angsana New"/>
          <w:b/>
          <w:bCs/>
          <w:color w:val="000000" w:themeColor="text1"/>
          <w:sz w:val="40"/>
        </w:rPr>
        <w:br/>
      </w:r>
      <w:proofErr w:type="spellStart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ทฤษฏี</w:t>
      </w:r>
      <w:proofErr w:type="spellEnd"/>
      <w:r w:rsidRPr="00173D07">
        <w:rPr>
          <w:rFonts w:ascii="Angsana New" w:eastAsia="Times New Roman" w:hAnsi="Angsana New" w:cs="Angsana New"/>
          <w:b/>
          <w:bCs/>
          <w:color w:val="000000" w:themeColor="text1"/>
          <w:sz w:val="48"/>
          <w:szCs w:val="48"/>
          <w:cs/>
        </w:rPr>
        <w:t>และงานวิจัยที่เกี่ยวข้อง</w:t>
      </w:r>
      <w:bookmarkEnd w:id="9"/>
    </w:p>
    <w:p w14:paraId="16ED288A" w14:textId="2338F3CD" w:rsidR="003815C4" w:rsidRPr="00173D07" w:rsidRDefault="003815C4" w:rsidP="003815C4">
      <w:pPr>
        <w:rPr>
          <w:rFonts w:ascii="Angsana New" w:hAnsi="Angsana New" w:cs="Angsana New"/>
          <w:color w:val="000000" w:themeColor="text1"/>
        </w:rPr>
      </w:pPr>
    </w:p>
    <w:p w14:paraId="077BDC24" w14:textId="26ED25AD" w:rsidR="001610A3" w:rsidRPr="00173D07" w:rsidRDefault="0019462F" w:rsidP="0019462F">
      <w:pPr>
        <w:pStyle w:val="Heading1"/>
        <w:rPr>
          <w:rFonts w:ascii="Angsana New" w:hAnsi="Angsana New" w:cs="Angsana New"/>
          <w:b/>
          <w:bCs/>
          <w:color w:val="000000" w:themeColor="text1"/>
          <w:sz w:val="36"/>
          <w:szCs w:val="36"/>
        </w:rPr>
      </w:pPr>
      <w:bookmarkStart w:id="10" w:name="_Toc21278622"/>
      <w:r w:rsidRPr="00173D0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 xml:space="preserve">2.1 </w:t>
      </w:r>
      <w:proofErr w:type="spellStart"/>
      <w:r w:rsidR="003815C4" w:rsidRPr="00173D0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ทฤษฏี</w:t>
      </w:r>
      <w:bookmarkEnd w:id="10"/>
      <w:proofErr w:type="spellEnd"/>
    </w:p>
    <w:p w14:paraId="3C52C127" w14:textId="34F01B11" w:rsidR="00EF1F4B" w:rsidRPr="00173D07" w:rsidRDefault="0019462F" w:rsidP="0019462F">
      <w:pPr>
        <w:pStyle w:val="Heading2"/>
        <w:ind w:firstLine="720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bookmarkStart w:id="11" w:name="_Toc21278623"/>
      <w:bookmarkStart w:id="12" w:name="_Hlk20653857"/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1.</w:t>
      </w:r>
      <w:r w:rsidR="00173D07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1</w:t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  <w:r w:rsidR="00EF1F4B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การเรียนรู้แบบเสริมกำลัง </w:t>
      </w:r>
      <w:r w:rsidR="00EF1F4B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Reinforcement Learning)</w:t>
      </w:r>
      <w:bookmarkEnd w:id="11"/>
    </w:p>
    <w:p w14:paraId="5E942E5F" w14:textId="20C12019" w:rsidR="00754AC4" w:rsidRPr="00173D07" w:rsidRDefault="001974A9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การเรียนรู้แบบเสริมกำลัง</w:t>
      </w:r>
      <w:r w:rsidR="008C1973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ส่วนหนึ่งของการเรียนรู้ด้วยเครื่อง (</w:t>
      </w:r>
      <w:r w:rsidR="008C1973" w:rsidRPr="00173D07">
        <w:rPr>
          <w:rFonts w:ascii="Angsana New" w:hAnsi="Angsana New" w:cs="Angsana New"/>
          <w:color w:val="000000" w:themeColor="text1"/>
          <w:sz w:val="32"/>
          <w:szCs w:val="32"/>
        </w:rPr>
        <w:t>Machine Learning</w:t>
      </w:r>
      <w:r w:rsidR="008C1973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) </w:t>
      </w:r>
      <w:r w:rsidR="003815C4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ทำการโดยนำปัญญาประดิษฐ์นำมาอยู่ภายใต้สภาพแวดล้อมหนึ่งที่ปัญญาประดิษฐ์ทำการตัดสินใจในการกระทำหนึ่ง ที่มาจากการสุ่มหรือ </w:t>
      </w:r>
      <w:r w:rsidR="005B362F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ลือกการกระทำจากข้อมูลที่อยู่ภายใต้สิ่งแวดล้อมที่กำหนด</w:t>
      </w:r>
      <w:r w:rsidR="008C7011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8C7011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ปัญญาประดิษฐ์ของการเรียนรู้แบบเสริมกำลังมีเป้าหมายคือ เลือกการกระทำที่ทำให้รับรางวัลที่ดีที่สุดในการแก้ปัญหาหนึ่ง ผ่านการลองผิดลองถูกของตัวปัญญาประดิษฐ์</w:t>
      </w:r>
    </w:p>
    <w:p w14:paraId="59D6CE9C" w14:textId="14C9223D" w:rsidR="00754AC4" w:rsidRPr="00173D07" w:rsidRDefault="00754AC4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การเรียนรู้แบบเสริมกำลั</w:t>
      </w:r>
      <w:r w:rsidR="007F7B0B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งส่วนใหญ่</w:t>
      </w:r>
      <w:r w:rsidR="00C22644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จะถูก</w:t>
      </w:r>
      <w:r w:rsidR="007F7B0B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ใช้ในอุตสาหกรรมหุ่นยนต์ และอุตสาหกรรมวิดีโอเกม เช่น ใช้การเรียนรู้แบบเสริมกำลังสร้างปัญญาประดิษ</w:t>
      </w:r>
      <w:r w:rsidR="002D4C0A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ฐ์ในการเล่นเกมคอมพิวเตอร์ </w:t>
      </w:r>
      <w:proofErr w:type="spellStart"/>
      <w:r w:rsidR="002D4C0A" w:rsidRPr="00173D07">
        <w:rPr>
          <w:rFonts w:ascii="Angsana New" w:hAnsi="Angsana New" w:cs="Angsana New"/>
          <w:color w:val="000000" w:themeColor="text1"/>
          <w:sz w:val="32"/>
          <w:szCs w:val="32"/>
        </w:rPr>
        <w:t>Starcraft</w:t>
      </w:r>
      <w:proofErr w:type="spellEnd"/>
      <w:r w:rsidR="002D4C0A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2 </w:t>
      </w:r>
      <w:r w:rsidR="002D4C0A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หรือ สร้างปัญญาประดิษฐ์ควบคุม</w:t>
      </w:r>
      <w:r w:rsidR="00E21D8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การทำงานของแขนกล</w:t>
      </w:r>
    </w:p>
    <w:p w14:paraId="660F943E" w14:textId="77777777" w:rsidR="00980BDF" w:rsidRPr="00173D07" w:rsidRDefault="00980BDF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4CD8F7F" w14:textId="1BB4117C" w:rsidR="008C7011" w:rsidRPr="00173D07" w:rsidRDefault="00B83AA1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ซึ่งองค์ประกอบของการเรียนรู้แบบเสริมกำลังมีทั้งหมด 5 ส่วน</w:t>
      </w:r>
    </w:p>
    <w:p w14:paraId="5517C581" w14:textId="7E4BE792" w:rsidR="00754AC4" w:rsidRPr="00173D07" w:rsidRDefault="0019462F" w:rsidP="0019462F">
      <w:pPr>
        <w:pStyle w:val="Heading3"/>
        <w:ind w:left="720" w:firstLine="720"/>
        <w:jc w:val="thaiDistribute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1 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เอเจน</w:t>
      </w:r>
      <w:proofErr w:type="spellStart"/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ต์</w:t>
      </w:r>
      <w:proofErr w:type="spellEnd"/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(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gent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7F4DEE1B" w14:textId="77777777" w:rsidR="0019462F" w:rsidRPr="00173D07" w:rsidRDefault="00EF1F4B" w:rsidP="0019462F">
      <w:pPr>
        <w:ind w:firstLine="1440"/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ปัญญาประดิษฐ์ที่อยู่ภายใต้สภาพแวดล้อมและการทำงานของการเรียนรู้แบบเสริม กำลัง ซึ่งภายในเอเจน</w:t>
      </w:r>
      <w:proofErr w:type="spellStart"/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หนึ่งตัวจะมีส่วนประกอบภายใน 1 ประเภทหรือมากกว่า ซึ่งมีทั้งหมด 3 องค์ประกอบดังนี้</w:t>
      </w:r>
    </w:p>
    <w:p w14:paraId="39EE332F" w14:textId="29D59039" w:rsidR="00EF1F4B" w:rsidRPr="004268B4" w:rsidRDefault="00173D07" w:rsidP="00173D07">
      <w:pPr>
        <w:pStyle w:val="Heading4"/>
        <w:ind w:left="1800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4268B4">
        <w:rPr>
          <w:rFonts w:asciiTheme="majorBidi" w:hAnsiTheme="majorBidi"/>
          <w:b/>
          <w:bCs/>
          <w:i w:val="0"/>
          <w:iCs w:val="0"/>
          <w:color w:val="000000" w:themeColor="text1"/>
          <w:sz w:val="32"/>
          <w:szCs w:val="32"/>
        </w:rPr>
        <w:t xml:space="preserve">2.1.1.1.1 </w:t>
      </w:r>
      <w:r w:rsidR="00C60E99" w:rsidRPr="004268B4">
        <w:rPr>
          <w:rFonts w:asciiTheme="majorBidi" w:hAnsiTheme="majorBidi"/>
          <w:b/>
          <w:bCs/>
          <w:i w:val="0"/>
          <w:iCs w:val="0"/>
          <w:color w:val="000000" w:themeColor="text1"/>
          <w:sz w:val="32"/>
          <w:szCs w:val="32"/>
        </w:rPr>
        <w:t>Policy</w:t>
      </w:r>
    </w:p>
    <w:p w14:paraId="6272DC21" w14:textId="58B73C97" w:rsidR="0019462F" w:rsidRPr="004268B4" w:rsidRDefault="0019462F" w:rsidP="0019462F">
      <w:pPr>
        <w:jc w:val="thaiDistribute"/>
        <w:rPr>
          <w:rFonts w:asciiTheme="majorBidi" w:hAnsiTheme="majorBidi" w:cstheme="majorBidi"/>
          <w:color w:val="000000" w:themeColor="text1"/>
          <w:sz w:val="32"/>
          <w:szCs w:val="32"/>
        </w:rPr>
      </w:pPr>
      <w:r w:rsidRPr="004268B4">
        <w:rPr>
          <w:rFonts w:asciiTheme="majorBidi" w:hAnsiTheme="majorBidi" w:cstheme="majorBidi"/>
          <w:color w:val="000000" w:themeColor="text1"/>
          <w:sz w:val="32"/>
          <w:szCs w:val="32"/>
        </w:rPr>
        <w:tab/>
      </w:r>
      <w:r w:rsidR="00C60E99" w:rsidRPr="004268B4">
        <w:rPr>
          <w:rFonts w:asciiTheme="majorBidi" w:hAnsiTheme="majorBidi" w:cstheme="majorBidi" w:hint="cs"/>
          <w:color w:val="000000" w:themeColor="text1"/>
          <w:sz w:val="32"/>
          <w:szCs w:val="32"/>
          <w:cs/>
        </w:rPr>
        <w:t>เป็นวิธีการที่จะให้ไปถึงเป้าหมายที่ต้องการเมื่ออยู่ในสถานะที่ต่างกันออกไป</w:t>
      </w:r>
    </w:p>
    <w:p w14:paraId="1E1DDA90" w14:textId="3209372F" w:rsidR="00C60E99" w:rsidRPr="004268B4" w:rsidRDefault="00173D07" w:rsidP="00173D07">
      <w:pPr>
        <w:pStyle w:val="Heading4"/>
        <w:ind w:left="1800"/>
        <w:rPr>
          <w:rFonts w:asciiTheme="majorBidi" w:hAnsiTheme="majorBidi"/>
          <w:i w:val="0"/>
          <w:iCs w:val="0"/>
          <w:color w:val="000000" w:themeColor="text1"/>
          <w:sz w:val="32"/>
          <w:szCs w:val="32"/>
        </w:rPr>
      </w:pPr>
      <w:r w:rsidRPr="004268B4">
        <w:rPr>
          <w:rFonts w:asciiTheme="majorBidi" w:hAnsiTheme="majorBidi"/>
          <w:b/>
          <w:bCs/>
          <w:i w:val="0"/>
          <w:iCs w:val="0"/>
          <w:color w:val="000000" w:themeColor="text1"/>
          <w:sz w:val="32"/>
          <w:szCs w:val="32"/>
        </w:rPr>
        <w:t xml:space="preserve">2.1.1.1.2 </w:t>
      </w:r>
      <w:r w:rsidR="00C60E99" w:rsidRPr="004268B4">
        <w:rPr>
          <w:rFonts w:asciiTheme="majorBidi" w:hAnsiTheme="majorBidi"/>
          <w:b/>
          <w:bCs/>
          <w:i w:val="0"/>
          <w:iCs w:val="0"/>
          <w:color w:val="000000" w:themeColor="text1"/>
          <w:sz w:val="32"/>
          <w:szCs w:val="32"/>
        </w:rPr>
        <w:t>Value Function</w:t>
      </w:r>
    </w:p>
    <w:p w14:paraId="24A3C3FD" w14:textId="714D89EF" w:rsidR="0019462F" w:rsidRPr="004268B4" w:rsidRDefault="0019462F" w:rsidP="0019462F">
      <w:pPr>
        <w:jc w:val="thaiDistribute"/>
        <w:rPr>
          <w:rFonts w:asciiTheme="majorBidi" w:hAnsiTheme="majorBidi" w:cstheme="majorBidi"/>
          <w:color w:val="000000" w:themeColor="text1"/>
          <w:sz w:val="32"/>
          <w:szCs w:val="32"/>
        </w:rPr>
      </w:pPr>
      <w:r w:rsidRPr="004268B4">
        <w:rPr>
          <w:rFonts w:asciiTheme="majorBidi" w:hAnsiTheme="majorBidi" w:cstheme="majorBidi"/>
          <w:color w:val="000000" w:themeColor="text1"/>
          <w:sz w:val="32"/>
          <w:szCs w:val="32"/>
        </w:rPr>
        <w:tab/>
      </w:r>
      <w:r w:rsidR="00C60E99" w:rsidRPr="004268B4">
        <w:rPr>
          <w:rFonts w:asciiTheme="majorBidi" w:hAnsiTheme="majorBidi" w:cstheme="majorBidi" w:hint="cs"/>
          <w:color w:val="000000" w:themeColor="text1"/>
          <w:sz w:val="32"/>
          <w:szCs w:val="32"/>
          <w:cs/>
        </w:rPr>
        <w:t>เป็นค่าที่ใช้วัดผลจากการกระทำในสถานะต่าง ๆ เพื่อวัดผลว่าถ้าทำการกระทำหนึ่ง ณ สถานะปัจจุบันให้ผลดีต่อรางวัลในอนาคตอย่างไร</w:t>
      </w:r>
    </w:p>
    <w:p w14:paraId="56BC5DCB" w14:textId="71982FA3" w:rsidR="00C60E99" w:rsidRPr="004268B4" w:rsidRDefault="00173D07" w:rsidP="00173D07">
      <w:pPr>
        <w:pStyle w:val="Heading4"/>
        <w:ind w:left="1800"/>
        <w:rPr>
          <w:rFonts w:ascii="Angsana New" w:hAnsi="Angsana New" w:cs="Angsana New"/>
          <w:i w:val="0"/>
          <w:iCs w:val="0"/>
          <w:color w:val="000000" w:themeColor="text1"/>
          <w:sz w:val="32"/>
          <w:szCs w:val="32"/>
        </w:rPr>
      </w:pPr>
      <w:r w:rsidRPr="004268B4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 xml:space="preserve">2.1.1.1.3 </w:t>
      </w:r>
      <w:r w:rsidR="00C60E99" w:rsidRPr="004268B4">
        <w:rPr>
          <w:rFonts w:ascii="Angsana New" w:hAnsi="Angsana New" w:cs="Angsana New"/>
          <w:b/>
          <w:bCs/>
          <w:i w:val="0"/>
          <w:iCs w:val="0"/>
          <w:color w:val="000000" w:themeColor="text1"/>
          <w:sz w:val="32"/>
          <w:szCs w:val="32"/>
        </w:rPr>
        <w:t>Model</w:t>
      </w:r>
    </w:p>
    <w:p w14:paraId="63502A9C" w14:textId="22770317" w:rsidR="0019462F" w:rsidRPr="00173D07" w:rsidRDefault="0019462F" w:rsidP="0019462F">
      <w:pPr>
        <w:jc w:val="thaiDistribute"/>
        <w:rPr>
          <w:rFonts w:asciiTheme="majorBidi" w:hAnsiTheme="majorBidi" w:cstheme="majorBidi"/>
          <w:color w:val="000000" w:themeColor="text1"/>
          <w:sz w:val="32"/>
          <w:szCs w:val="32"/>
        </w:rPr>
      </w:pPr>
      <w:r w:rsidRPr="004268B4">
        <w:rPr>
          <w:rFonts w:asciiTheme="majorBidi" w:hAnsiTheme="majorBidi" w:cstheme="majorBidi"/>
          <w:color w:val="000000" w:themeColor="text1"/>
          <w:sz w:val="32"/>
          <w:szCs w:val="32"/>
        </w:rPr>
        <w:tab/>
      </w:r>
      <w:r w:rsidR="00C60E99" w:rsidRPr="004268B4">
        <w:rPr>
          <w:rFonts w:asciiTheme="majorBidi" w:hAnsiTheme="majorBidi" w:cstheme="majorBidi" w:hint="cs"/>
          <w:color w:val="000000" w:themeColor="text1"/>
          <w:sz w:val="32"/>
          <w:szCs w:val="32"/>
          <w:cs/>
        </w:rPr>
        <w:t>โมเดลเป็นการทำนายว่าในสภาพแ</w:t>
      </w:r>
      <w:r w:rsidR="00C60E99" w:rsidRPr="00173D07">
        <w:rPr>
          <w:rFonts w:asciiTheme="majorBidi" w:hAnsiTheme="majorBidi" w:cstheme="majorBidi" w:hint="cs"/>
          <w:color w:val="000000" w:themeColor="text1"/>
          <w:sz w:val="32"/>
          <w:szCs w:val="32"/>
          <w:cs/>
        </w:rPr>
        <w:t>วดล้อมจะเกิดอะไรขึ้นต่อไปทั้งสถานะและรางวัลที่จะได้จากการกระทำ</w:t>
      </w:r>
    </w:p>
    <w:p w14:paraId="1B4E73BB" w14:textId="77777777" w:rsidR="0019462F" w:rsidRPr="00173D07" w:rsidRDefault="0019462F" w:rsidP="0019462F">
      <w:pPr>
        <w:jc w:val="thaiDistribute"/>
        <w:rPr>
          <w:rFonts w:asciiTheme="majorBidi" w:hAnsiTheme="majorBidi" w:cstheme="majorBidi"/>
          <w:color w:val="000000" w:themeColor="text1"/>
          <w:sz w:val="32"/>
          <w:szCs w:val="32"/>
        </w:rPr>
      </w:pPr>
    </w:p>
    <w:p w14:paraId="6C3D3B6F" w14:textId="5CB1FC37" w:rsidR="00EF1F4B" w:rsidRPr="00173D07" w:rsidRDefault="0019462F" w:rsidP="00173D07">
      <w:pPr>
        <w:pStyle w:val="Heading3"/>
        <w:rPr>
          <w:rFonts w:ascii="Angsana New" w:hAnsi="Angsana New" w:cs="Angsana New"/>
          <w:b/>
          <w:bCs/>
          <w:i/>
          <w:iCs/>
          <w:color w:val="000000" w:themeColor="text1"/>
          <w:sz w:val="32"/>
          <w:szCs w:val="32"/>
        </w:rPr>
      </w:pPr>
      <w:r w:rsidRPr="00173D07">
        <w:rPr>
          <w:rFonts w:asciiTheme="majorBidi" w:hAnsiTheme="majorBidi"/>
          <w:color w:val="000000" w:themeColor="text1"/>
          <w:sz w:val="32"/>
          <w:szCs w:val="32"/>
        </w:rPr>
        <w:lastRenderedPageBreak/>
        <w:tab/>
      </w:r>
      <w:r w:rsidRPr="00173D07">
        <w:rPr>
          <w:rFonts w:asciiTheme="majorBidi" w:hAnsiTheme="majorBidi"/>
          <w:color w:val="000000" w:themeColor="text1"/>
          <w:sz w:val="32"/>
          <w:szCs w:val="32"/>
        </w:rPr>
        <w:tab/>
      </w:r>
      <w:r w:rsidRPr="00173D07">
        <w:rPr>
          <w:rFonts w:asciiTheme="majorBidi" w:hAnsiTheme="majorBidi"/>
          <w:b/>
          <w:bCs/>
          <w:color w:val="000000" w:themeColor="text1"/>
          <w:sz w:val="32"/>
          <w:szCs w:val="32"/>
        </w:rPr>
        <w:t>2.1.1.2</w:t>
      </w:r>
      <w:r w:rsidRPr="00173D07">
        <w:rPr>
          <w:rFonts w:asciiTheme="majorBidi" w:hAnsiTheme="majorBidi"/>
          <w:color w:val="000000" w:themeColor="text1"/>
          <w:sz w:val="32"/>
          <w:szCs w:val="32"/>
        </w:rPr>
        <w:t xml:space="preserve"> 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สภาพแวดล้อม (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Environment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3B387556" w14:textId="3571CAFA" w:rsidR="0019462F" w:rsidRPr="00173D07" w:rsidRDefault="0019462F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670B0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พื้นที่ทำการนำปัญญาประดิษฐ์ทำภารกิจที่กำหนด</w:t>
      </w:r>
      <w:r w:rsidR="000C1F71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ตามสภาพแวดล้อมที่กำหนด</w:t>
      </w:r>
    </w:p>
    <w:p w14:paraId="76C8F726" w14:textId="53EB3017" w:rsidR="005B362F" w:rsidRPr="00173D07" w:rsidRDefault="0019462F" w:rsidP="00173D0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3 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สถานะ (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State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199E766A" w14:textId="77777777" w:rsidR="0019462F" w:rsidRPr="00173D07" w:rsidRDefault="0019462F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0C1F71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สถานะของสภาพแวดล้อมในช่วงเวลา</w:t>
      </w:r>
      <w:proofErr w:type="spellStart"/>
      <w:r w:rsidR="000C1F71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ต่างๆ</w:t>
      </w:r>
      <w:proofErr w:type="spellEnd"/>
      <w:r w:rsidR="000C1F71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ที่ปัญญาประดิษฐ์สามารถรับรู้เพื่อตัดสินใจเลือกการกระทำในแต่ละช่วงเวลา </w:t>
      </w:r>
    </w:p>
    <w:p w14:paraId="34D7282E" w14:textId="38E36B96" w:rsidR="005B362F" w:rsidRPr="00173D07" w:rsidRDefault="0019462F" w:rsidP="00173D07">
      <w:pPr>
        <w:pStyle w:val="Heading3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4 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การกระทำ (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Action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01151C94" w14:textId="77777777" w:rsidR="0019462F" w:rsidRPr="00173D07" w:rsidRDefault="0019462F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0716FF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อเจน</w:t>
      </w:r>
      <w:proofErr w:type="spellStart"/>
      <w:r w:rsidR="000716FF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ต์</w:t>
      </w:r>
      <w:proofErr w:type="spellEnd"/>
      <w:r w:rsidR="000716FF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จะเลือกการกระทำที่ทำการตัดสินใจจากสถานะก่อนหน้า</w:t>
      </w:r>
      <w:r w:rsidR="00DE549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ข้าไปยังสภาพแวดล้อมเพื่อแสดงสถานะถัดไปและรางวัลที่เลือกการกระทำ</w:t>
      </w:r>
    </w:p>
    <w:p w14:paraId="0EC2F05E" w14:textId="3B7C5D3E" w:rsidR="005B362F" w:rsidRPr="00173D07" w:rsidRDefault="0019462F" w:rsidP="00173D07">
      <w:pPr>
        <w:pStyle w:val="Heading3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1.5 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รางวัล (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Reward</w:t>
      </w:r>
      <w:r w:rsidR="005B3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)</w:t>
      </w:r>
    </w:p>
    <w:p w14:paraId="7D9A5384" w14:textId="2902AC92" w:rsidR="00DE5497" w:rsidRPr="00173D07" w:rsidRDefault="002D4C0A" w:rsidP="0019462F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="00DE5497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รางวัลที่ได้จากการกระทำเพื่อแสดงว่าการกระทำที่เลือกไปดีต่อกับสภาพแวดล้อมและเป้าหมายของสภาพแวดล้อมได้ดีเพียงใด</w:t>
      </w:r>
    </w:p>
    <w:bookmarkEnd w:id="12"/>
    <w:p w14:paraId="4B2AD2CA" w14:textId="1CAD503E" w:rsidR="000D0D27" w:rsidRPr="00173D07" w:rsidRDefault="00B966F2" w:rsidP="00EF1F4B">
      <w:pPr>
        <w:rPr>
          <w:rFonts w:ascii="Angsana New" w:hAnsi="Angsana New" w:cs="Angsana New"/>
          <w:color w:val="000000" w:themeColor="text1"/>
          <w:sz w:val="26"/>
          <w:szCs w:val="26"/>
        </w:rPr>
      </w:pPr>
      <w:r w:rsidRPr="00173D07">
        <w:rPr>
          <w:rFonts w:ascii="Angsana New" w:hAnsi="Angsana New" w:cs="Angsana New"/>
          <w:noProof/>
          <w:color w:val="000000" w:themeColor="text1"/>
          <w:sz w:val="32"/>
          <w:szCs w:val="32"/>
        </w:rPr>
        <w:drawing>
          <wp:anchor distT="0" distB="0" distL="114300" distR="114300" simplePos="0" relativeHeight="251658240" behindDoc="0" locked="0" layoutInCell="1" allowOverlap="1" wp14:anchorId="0E5A8DB2" wp14:editId="65708485">
            <wp:simplePos x="0" y="0"/>
            <wp:positionH relativeFrom="page">
              <wp:posOffset>2073275</wp:posOffset>
            </wp:positionH>
            <wp:positionV relativeFrom="paragraph">
              <wp:posOffset>269240</wp:posOffset>
            </wp:positionV>
            <wp:extent cx="3400425" cy="1310005"/>
            <wp:effectExtent l="0" t="0" r="9525" b="4445"/>
            <wp:wrapTopAndBottom/>
            <wp:docPr id="1" name="รูปภาพ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00425" cy="131000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173D07">
        <w:rPr>
          <w:rFonts w:ascii="Angsana New" w:hAnsi="Angsana New" w:cs="Angsana New"/>
          <w:noProof/>
          <w:color w:val="000000" w:themeColor="text1"/>
          <w:sz w:val="32"/>
          <w:szCs w:val="32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D04C35D" wp14:editId="468C247F">
                <wp:simplePos x="0" y="0"/>
                <wp:positionH relativeFrom="page">
                  <wp:posOffset>1825625</wp:posOffset>
                </wp:positionH>
                <wp:positionV relativeFrom="paragraph">
                  <wp:posOffset>1634490</wp:posOffset>
                </wp:positionV>
                <wp:extent cx="3904615" cy="635"/>
                <wp:effectExtent l="0" t="0" r="635" b="3175"/>
                <wp:wrapTopAndBottom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461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6AD552A" w14:textId="1B3BB7D6" w:rsidR="00AF1C5B" w:rsidRPr="00866841" w:rsidRDefault="00AF1C5B" w:rsidP="006739B3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begin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 xml:space="preserve">SEQ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รูป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instrText>\* ARABIC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instrText xml:space="preserve"> </w:instrTex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separate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1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fldChar w:fldCharType="end"/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การทำงานของการเรียนรู้แบบเสริมกำลัง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D04C35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43.75pt;margin-top:128.7pt;width:307.45pt;height:.05pt;z-index:251660288;visibility:visible;mso-wrap-style:square;mso-wrap-distance-left:9pt;mso-wrap-distance-top:0;mso-wrap-distance-right:9pt;mso-wrap-distance-bottom:0;mso-position-horizontal:absolute;mso-position-horizontal-relative:page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" stroked="f">
                <v:textbox style="mso-fit-shape-to-text:t" inset="0,0,0,0">
                  <w:txbxContent>
                    <w:p w14:paraId="46AD552A" w14:textId="1B3BB7D6" w:rsidR="00AF1C5B" w:rsidRPr="00866841" w:rsidRDefault="00AF1C5B" w:rsidP="006739B3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begin"/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 xml:space="preserve">SEQ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รูป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instrText>\* ARABIC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instrText xml:space="preserve"> </w:instrTex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separate"/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1</w:t>
                      </w: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fldChar w:fldCharType="end"/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cs/>
                        </w:rPr>
                        <w:t>โครงสร้างการทำงานของการเรียนรู้แบบเสริมกำลัง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="00571C30" w:rsidRPr="00173D07">
        <w:rPr>
          <w:rFonts w:ascii="Angsana New" w:hAnsi="Angsana New" w:cs="Angsana New"/>
          <w:color w:val="000000" w:themeColor="text1"/>
          <w:sz w:val="26"/>
          <w:szCs w:val="26"/>
          <w:cs/>
        </w:rPr>
        <w:tab/>
      </w:r>
    </w:p>
    <w:p w14:paraId="55055EDA" w14:textId="77777777" w:rsidR="00822E35" w:rsidRPr="00173D07" w:rsidRDefault="00822E35" w:rsidP="00AE27D3">
      <w:pPr>
        <w:ind w:firstLine="720"/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1CF03513" w14:textId="20F7946A" w:rsidR="00773E12" w:rsidRPr="00173D07" w:rsidRDefault="00795C0A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การแก้ปัญหาที่ให้การเรียนรู้แบบเสริมกำลัง</w:t>
      </w:r>
      <w:r w:rsidR="00773E1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่วนใหญ่มักจะแก้ไขด้วยหลักการที่ชื่อว่า กระบวนการตัดสินใจของมาร์คอฟ (</w:t>
      </w:r>
      <w:r w:rsidR="00773E12" w:rsidRPr="00173D07">
        <w:rPr>
          <w:rFonts w:ascii="Angsana New" w:hAnsi="Angsana New" w:cs="Angsana New"/>
          <w:color w:val="000000" w:themeColor="text1"/>
          <w:sz w:val="32"/>
          <w:szCs w:val="32"/>
        </w:rPr>
        <w:t>Markov Decision Process</w:t>
      </w:r>
      <w:r w:rsidR="00773E1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 ซึ่งมีคุณสมบัติดังนี้</w:t>
      </w:r>
    </w:p>
    <w:p w14:paraId="0D3FC263" w14:textId="77777777" w:rsidR="00773E12" w:rsidRPr="00173D07" w:rsidRDefault="00773E12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ถานะ</w:t>
      </w:r>
      <w:proofErr w:type="spellStart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ใดๆ</w:t>
      </w:r>
      <w:proofErr w:type="spellEnd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สถานะหนึ่งจะเป็นสถานะมาร์คอฟได้ก็ต่อเมื่อ สถานะปัจจุบันนั้นส่งผลถึงสถานะในอนาคต เท่ากับสถานะปัจจุบันและสถานะก่อนหน้าส่งผลกับสถานะในอนาคต ซึ่งทำให้ไม่ต้องสนใจสถานะในอดีตอีกต่อไป</w:t>
      </w:r>
    </w:p>
    <w:p w14:paraId="3FF4CC49" w14:textId="77777777" w:rsidR="00773E12" w:rsidRPr="00173D07" w:rsidRDefault="00773E12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5FED318" w14:textId="5C52A7DA" w:rsidR="00DB551C" w:rsidRPr="00173D07" w:rsidRDefault="00773E12" w:rsidP="00173D07">
      <w:pPr>
        <w:rPr>
          <w:rFonts w:ascii="Angsana New" w:eastAsiaTheme="minorEastAsia" w:hAnsi="Angsana New" w:cs="Angsana New"/>
          <w:i/>
          <w:color w:val="000000" w:themeColor="text1"/>
          <w:sz w:val="32"/>
          <w:szCs w:val="32"/>
        </w:rPr>
      </w:pPr>
      <m:oMathPara>
        <m:oMath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P</m:t>
          </m:r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>[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+1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>|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>] = P[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+1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>|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1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>,...,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] ; </m:t>
          </m:r>
          <m:r>
            <w:rPr>
              <w:rFonts w:ascii="Cambria Math" w:eastAsiaTheme="minorEastAsia" w:hAnsi="Cambria Math" w:cs="Angsana New" w:hint="cs"/>
              <w:color w:val="000000" w:themeColor="text1"/>
              <w:sz w:val="32"/>
              <w:szCs w:val="32"/>
              <w:cs/>
            </w:rPr>
            <m:t>เมื่อ</m:t>
          </m:r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 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 </m:t>
          </m:r>
          <m:r>
            <w:rPr>
              <w:rFonts w:ascii="Cambria Math" w:eastAsiaTheme="minorEastAsia" w:hAnsi="Cambria Math" w:cs="Angsana New" w:hint="cs"/>
              <w:color w:val="000000" w:themeColor="text1"/>
              <w:sz w:val="32"/>
              <w:szCs w:val="32"/>
              <w:cs/>
            </w:rPr>
            <m:t>เป็นสถานะมาร์คอฟ</m:t>
          </m:r>
        </m:oMath>
      </m:oMathPara>
    </w:p>
    <w:p w14:paraId="69FE4550" w14:textId="77777777" w:rsidR="00DB551C" w:rsidRPr="00173D07" w:rsidRDefault="00DB551C" w:rsidP="00173D07">
      <w:pPr>
        <w:rPr>
          <w:rFonts w:ascii="Angsana New" w:eastAsiaTheme="minorEastAsia" w:hAnsi="Angsana New" w:cs="Angsana New"/>
          <w:iCs/>
          <w:color w:val="000000" w:themeColor="text1"/>
          <w:sz w:val="32"/>
          <w:szCs w:val="32"/>
        </w:rPr>
      </w:pPr>
      <w:r w:rsidRPr="00173D07">
        <w:rPr>
          <w:rFonts w:ascii="Angsana New" w:eastAsiaTheme="minorEastAsia" w:hAnsi="Angsana New" w:cs="Angsana New"/>
          <w:i/>
          <w:color w:val="000000" w:themeColor="text1"/>
          <w:sz w:val="32"/>
          <w:szCs w:val="32"/>
        </w:rPr>
        <w:br w:type="page"/>
      </w:r>
    </w:p>
    <w:p w14:paraId="7958BCDF" w14:textId="13763F1C" w:rsidR="00DB551C" w:rsidRPr="00173D07" w:rsidRDefault="00DB551C" w:rsidP="00173D07">
      <w:pPr>
        <w:rPr>
          <w:rFonts w:ascii="Angsana New" w:eastAsiaTheme="minorEastAsia" w:hAnsi="Angsana New" w:cs="Angsana New"/>
          <w:iCs/>
          <w:color w:val="000000" w:themeColor="text1"/>
          <w:sz w:val="32"/>
          <w:szCs w:val="32"/>
        </w:rPr>
      </w:pPr>
      <w:r w:rsidRPr="00173D07">
        <w:rPr>
          <w:rFonts w:ascii="Angsana New" w:eastAsiaTheme="minorEastAsia" w:hAnsi="Angsana New" w:cs="Angsana New"/>
          <w:iCs/>
          <w:color w:val="000000" w:themeColor="text1"/>
          <w:sz w:val="32"/>
          <w:szCs w:val="32"/>
        </w:rPr>
        <w:lastRenderedPageBreak/>
        <w:t xml:space="preserve">State Transition Matrix </w:t>
      </w:r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เป็น</w:t>
      </w:r>
      <w:r w:rsidR="00AE27D3" w:rsidRPr="00173D07">
        <w:rPr>
          <w:rFonts w:ascii="Angsana New" w:eastAsiaTheme="minorEastAsia" w:hAnsi="Angsana New" w:cs="Angsana New"/>
          <w:i/>
          <w:color w:val="000000" w:themeColor="text1"/>
          <w:sz w:val="32"/>
          <w:szCs w:val="32"/>
          <w:cs/>
        </w:rPr>
        <w:t>เมทริก</w:t>
      </w:r>
      <w:proofErr w:type="spellStart"/>
      <w:r w:rsidR="00AE27D3" w:rsidRPr="00173D07">
        <w:rPr>
          <w:rFonts w:ascii="Angsana New" w:eastAsiaTheme="minorEastAsia" w:hAnsi="Angsana New" w:cs="Angsana New"/>
          <w:i/>
          <w:color w:val="000000" w:themeColor="text1"/>
          <w:sz w:val="32"/>
          <w:szCs w:val="32"/>
          <w:cs/>
        </w:rPr>
        <w:t>ซ์</w:t>
      </w:r>
      <w:proofErr w:type="spellEnd"/>
      <w:r w:rsidR="00AE27D3"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ของความน่าจะเป็นของสถานะที่อยู่ไปยังสถานะต่อไปซึ่งแต่ละจุดจะมีความน่าจะเป็นดังสมการ</w:t>
      </w:r>
    </w:p>
    <w:p w14:paraId="3A5FC8E0" w14:textId="77777777" w:rsidR="00AE27D3" w:rsidRPr="00173D07" w:rsidRDefault="00AE27D3" w:rsidP="00173D07">
      <w:pPr>
        <w:rPr>
          <w:rFonts w:ascii="Angsana New" w:eastAsiaTheme="minorEastAsia" w:hAnsi="Angsana New" w:cs="Angsana New"/>
          <w:i/>
          <w:color w:val="000000" w:themeColor="text1"/>
          <w:sz w:val="32"/>
          <w:szCs w:val="32"/>
        </w:rPr>
      </w:pPr>
    </w:p>
    <w:p w14:paraId="73E16EB8" w14:textId="07A9F998" w:rsidR="00AE27D3" w:rsidRPr="00173D07" w:rsidRDefault="00B61731" w:rsidP="00173D07">
      <w:pPr>
        <w:rPr>
          <w:rFonts w:ascii="Angsana New" w:eastAsiaTheme="minorEastAsia" w:hAnsi="Angsana New" w:cs="Angsana New"/>
          <w:iCs/>
          <w:color w:val="000000" w:themeColor="text1"/>
          <w:sz w:val="32"/>
          <w:szCs w:val="32"/>
        </w:rPr>
      </w:pPr>
      <m:oMathPara>
        <m:oMath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P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s'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 = P[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+1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 = s'| </m:t>
          </m:r>
          <m:sSub>
            <m:sSubPr>
              <m:ctrlPr>
                <w:rPr>
                  <w:rFonts w:ascii="Cambria Math" w:eastAsiaTheme="minorEastAsia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eastAsiaTheme="minorEastAsia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 = s]</m:t>
          </m:r>
        </m:oMath>
      </m:oMathPara>
    </w:p>
    <w:p w14:paraId="1ED8E2E2" w14:textId="77777777" w:rsidR="00AE27D3" w:rsidRPr="00173D07" w:rsidRDefault="00AE27D3" w:rsidP="00173D07">
      <w:pPr>
        <w:rPr>
          <w:rFonts w:ascii="Angsana New" w:eastAsiaTheme="minorEastAsia" w:hAnsi="Angsana New" w:cs="Angsana New"/>
          <w:iCs/>
          <w:color w:val="000000" w:themeColor="text1"/>
          <w:sz w:val="32"/>
          <w:szCs w:val="32"/>
        </w:rPr>
      </w:pPr>
    </w:p>
    <w:p w14:paraId="263C11D8" w14:textId="25F6A8DC" w:rsidR="00DB551C" w:rsidRPr="00173D07" w:rsidRDefault="0019462F" w:rsidP="00173D07">
      <w:pPr>
        <w:rPr>
          <w:rFonts w:ascii="Angsana New" w:eastAsiaTheme="minorEastAsia" w:hAnsi="Angsana New" w:cs="Angsana New"/>
          <w:i/>
          <w:color w:val="000000" w:themeColor="text1"/>
          <w:sz w:val="32"/>
          <w:szCs w:val="32"/>
        </w:rPr>
      </w:pPr>
      <w:r w:rsidRPr="00173D07">
        <w:rPr>
          <w:rFonts w:ascii="Angsana New" w:eastAsiaTheme="minorEastAsia" w:hAnsi="Angsana New" w:cs="Angsana New"/>
          <w:i/>
          <w:color w:val="000000" w:themeColor="text1"/>
          <w:sz w:val="32"/>
          <w:szCs w:val="32"/>
        </w:rPr>
        <w:tab/>
      </w:r>
      <w:r w:rsidR="00AE27D3"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ซึ่งแต่ละจุดสามารถรวมเป็น</w:t>
      </w:r>
      <w:r w:rsidR="00AE27D3" w:rsidRPr="00173D07">
        <w:rPr>
          <w:rFonts w:ascii="Angsana New" w:eastAsiaTheme="minorEastAsia" w:hAnsi="Angsana New" w:cs="Angsana New"/>
          <w:i/>
          <w:color w:val="000000" w:themeColor="text1"/>
          <w:sz w:val="32"/>
          <w:szCs w:val="32"/>
          <w:cs/>
        </w:rPr>
        <w:t>เมทริก</w:t>
      </w:r>
      <w:proofErr w:type="spellStart"/>
      <w:r w:rsidR="00AE27D3" w:rsidRPr="00173D07">
        <w:rPr>
          <w:rFonts w:ascii="Angsana New" w:eastAsiaTheme="minorEastAsia" w:hAnsi="Angsana New" w:cs="Angsana New"/>
          <w:i/>
          <w:color w:val="000000" w:themeColor="text1"/>
          <w:sz w:val="32"/>
          <w:szCs w:val="32"/>
          <w:cs/>
        </w:rPr>
        <w:t>ซ</w:t>
      </w:r>
      <w:r w:rsidR="00AE27D3"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์</w:t>
      </w:r>
      <w:proofErr w:type="spellEnd"/>
      <w:r w:rsidR="00AE27D3"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ได้ดังนี้</w:t>
      </w:r>
    </w:p>
    <w:p w14:paraId="286706A2" w14:textId="77777777" w:rsidR="00AE27D3" w:rsidRPr="00173D07" w:rsidRDefault="00AE27D3" w:rsidP="00173D07">
      <w:pPr>
        <w:rPr>
          <w:rFonts w:ascii="Angsana New" w:eastAsiaTheme="minorEastAsia" w:hAnsi="Angsana New" w:cs="Angsana New"/>
          <w:i/>
          <w:color w:val="000000" w:themeColor="text1"/>
          <w:sz w:val="32"/>
          <w:szCs w:val="32"/>
        </w:rPr>
      </w:pPr>
    </w:p>
    <w:p w14:paraId="3D5C0A2C" w14:textId="0184C774" w:rsidR="00AE27D3" w:rsidRPr="00173D07" w:rsidRDefault="00AE27D3" w:rsidP="00173D07">
      <w:pPr>
        <w:rPr>
          <w:rFonts w:ascii="Angsana New" w:eastAsiaTheme="minorEastAsia" w:hAnsi="Angsana New" w:cs="Angsana New"/>
          <w:i/>
          <w:color w:val="000000" w:themeColor="text1"/>
          <w:sz w:val="32"/>
          <w:szCs w:val="32"/>
          <w:cs/>
        </w:rPr>
      </w:pPr>
      <m:oMathPara>
        <m:oMath>
          <m:r>
            <w:rPr>
              <w:rFonts w:ascii="Cambria Math" w:eastAsiaTheme="minorEastAsia" w:hAnsi="Cambria Math" w:cs="Angsana New"/>
              <w:color w:val="000000" w:themeColor="text1"/>
              <w:sz w:val="32"/>
              <w:szCs w:val="32"/>
            </w:rPr>
            <m:t xml:space="preserve">P = 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 w:cs="Angsana New"/>
                  <w:i/>
                  <w:iCs/>
                  <w:color w:val="000000" w:themeColor="text1"/>
                  <w:sz w:val="32"/>
                  <w:szCs w:val="32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eastAsiaTheme="minorEastAsia" w:hAnsi="Cambria Math" w:cs="Angsana New"/>
                      <w:i/>
                      <w:iCs/>
                      <w:color w:val="000000" w:themeColor="text1"/>
                      <w:sz w:val="32"/>
                      <w:szCs w:val="32"/>
                    </w:rPr>
                  </m:ctrlPr>
                </m:mP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Angsana New"/>
                            <w:i/>
                            <w:iCs/>
                            <w:color w:val="000000" w:themeColor="text1"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11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 w:cs="Angsana New"/>
                        <w:color w:val="000000" w:themeColor="text1"/>
                        <w:sz w:val="32"/>
                        <w:szCs w:val="32"/>
                      </w:rPr>
                      <m:t>⋯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 w:cs="Angsana New"/>
                            <w:i/>
                            <w:iCs/>
                            <w:color w:val="000000" w:themeColor="text1"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1n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 w:cs="Angsana New"/>
                        <w:color w:val="000000" w:themeColor="text1"/>
                        <w:sz w:val="32"/>
                        <w:szCs w:val="32"/>
                      </w:rPr>
                      <m:t>⋮</m:t>
                    </m:r>
                  </m:e>
                  <m:e>
                    <m:r>
                      <w:rPr>
                        <w:rFonts w:ascii="Cambria Math" w:hAnsi="Cambria Math" w:cs="Angsana New"/>
                        <w:color w:val="000000" w:themeColor="text1"/>
                        <w:sz w:val="32"/>
                        <w:szCs w:val="32"/>
                      </w:rPr>
                      <m:t>⋱</m:t>
                    </m:r>
                  </m:e>
                  <m:e>
                    <m:r>
                      <w:rPr>
                        <w:rFonts w:ascii="Cambria Math" w:hAnsi="Cambria Math" w:cs="Angsana New"/>
                        <w:color w:val="000000" w:themeColor="text1"/>
                        <w:sz w:val="32"/>
                        <w:szCs w:val="32"/>
                      </w:rPr>
                      <m:t>⋮</m:t>
                    </m:r>
                  </m:e>
                </m:mr>
                <m:m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Angsana New"/>
                            <w:i/>
                            <w:iCs/>
                            <w:color w:val="000000" w:themeColor="text1"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n1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 w:cs="Angsana New"/>
                        <w:color w:val="000000" w:themeColor="text1"/>
                        <w:sz w:val="32"/>
                        <w:szCs w:val="32"/>
                      </w:rPr>
                      <m:t>⋯</m:t>
                    </m:r>
                  </m:e>
                  <m:e>
                    <m:sSub>
                      <m:sSubPr>
                        <m:ctrlPr>
                          <w:rPr>
                            <w:rFonts w:ascii="Cambria Math" w:eastAsiaTheme="minorEastAsia" w:hAnsi="Cambria Math" w:cs="Angsana New"/>
                            <w:i/>
                            <w:iCs/>
                            <w:color w:val="000000" w:themeColor="text1"/>
                            <w:sz w:val="32"/>
                            <w:szCs w:val="32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="Angsana New"/>
                            <w:color w:val="000000" w:themeColor="text1"/>
                            <w:sz w:val="32"/>
                            <w:szCs w:val="32"/>
                          </w:rPr>
                          <m:t>nn</m:t>
                        </m:r>
                      </m:sub>
                    </m:sSub>
                  </m:e>
                </m:mr>
              </m:m>
            </m:e>
          </m:d>
        </m:oMath>
      </m:oMathPara>
    </w:p>
    <w:p w14:paraId="5DE46E54" w14:textId="77777777" w:rsidR="00AE27D3" w:rsidRPr="00173D07" w:rsidRDefault="00AE27D3" w:rsidP="00173D07">
      <w:pPr>
        <w:rPr>
          <w:rFonts w:ascii="Angsana New" w:eastAsiaTheme="minorEastAsia" w:hAnsi="Angsana New" w:cs="Angsana New"/>
          <w:iCs/>
          <w:color w:val="000000" w:themeColor="text1"/>
          <w:sz w:val="32"/>
          <w:szCs w:val="32"/>
          <w:cs/>
        </w:rPr>
      </w:pPr>
    </w:p>
    <w:p w14:paraId="385F34FE" w14:textId="22DAF9C1" w:rsidR="00DB551C" w:rsidRPr="00173D07" w:rsidRDefault="00822E35" w:rsidP="00173D07">
      <w:pPr>
        <w:rPr>
          <w:rFonts w:ascii="Angsana New" w:eastAsiaTheme="minorEastAsia" w:hAnsi="Angsana New" w:cs="Angsana New"/>
          <w:i/>
          <w:color w:val="000000" w:themeColor="text1"/>
          <w:sz w:val="32"/>
          <w:szCs w:val="32"/>
          <w:cs/>
        </w:rPr>
      </w:pPr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ซึ่งในแต่ละจุดของเมทริก</w:t>
      </w:r>
      <w:proofErr w:type="spellStart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ซ์</w:t>
      </w:r>
      <w:proofErr w:type="spellEnd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 xml:space="preserve"> จะเป็นความน่าจะเป็นของสถานะปัจจุบัน (แถวของเมทริก</w:t>
      </w:r>
      <w:proofErr w:type="spellStart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ซ์</w:t>
      </w:r>
      <w:proofErr w:type="spellEnd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) ไปยังสถานะถัดไป (คอ</w:t>
      </w:r>
      <w:proofErr w:type="spellStart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ลลั</w:t>
      </w:r>
      <w:proofErr w:type="spellEnd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มน์ของเมทริก</w:t>
      </w:r>
      <w:proofErr w:type="spellStart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ซ์</w:t>
      </w:r>
      <w:proofErr w:type="spellEnd"/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) ซึ่งผลรวมของแต่ละแถวจะมีผลรวมของความน่าจะเป็นเท่ากับ 1 และสามารถสร้างเป็นห่วงโซ่มาร์คอฟ (</w:t>
      </w:r>
      <w:r w:rsidRPr="00173D07">
        <w:rPr>
          <w:rFonts w:ascii="Angsana New" w:eastAsiaTheme="minorEastAsia" w:hAnsi="Angsana New" w:cs="Angsana New"/>
          <w:iCs/>
          <w:color w:val="000000" w:themeColor="text1"/>
          <w:sz w:val="32"/>
          <w:szCs w:val="32"/>
        </w:rPr>
        <w:t>Markov Chain</w:t>
      </w:r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) ได้ดังรูป</w:t>
      </w:r>
      <w:r w:rsidR="00866841"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ที่</w:t>
      </w:r>
      <w:r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 xml:space="preserve"> </w:t>
      </w:r>
      <w:r w:rsidR="00866841" w:rsidRPr="00173D07">
        <w:rPr>
          <w:rFonts w:ascii="Angsana New" w:eastAsiaTheme="minorEastAsia" w:hAnsi="Angsana New" w:cs="Angsana New" w:hint="cs"/>
          <w:i/>
          <w:color w:val="000000" w:themeColor="text1"/>
          <w:sz w:val="32"/>
          <w:szCs w:val="32"/>
          <w:cs/>
        </w:rPr>
        <w:t>2.2</w:t>
      </w:r>
    </w:p>
    <w:p w14:paraId="34ED1982" w14:textId="40DE8A2A" w:rsidR="00822E35" w:rsidRPr="00173D07" w:rsidRDefault="0086684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447F172C" wp14:editId="53A340C0">
                <wp:simplePos x="0" y="0"/>
                <wp:positionH relativeFrom="column">
                  <wp:posOffset>171450</wp:posOffset>
                </wp:positionH>
                <wp:positionV relativeFrom="paragraph">
                  <wp:posOffset>2602865</wp:posOffset>
                </wp:positionV>
                <wp:extent cx="5270500" cy="635"/>
                <wp:effectExtent l="0" t="0" r="0" b="0"/>
                <wp:wrapTopAndBottom/>
                <wp:docPr id="6" name="Text Box 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05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5E9663B5" w14:textId="47E6FCD7" w:rsidR="00AF1C5B" w:rsidRPr="00866841" w:rsidRDefault="00AF1C5B" w:rsidP="00822E35">
                            <w:pPr>
                              <w:pStyle w:val="Caption"/>
                              <w:jc w:val="center"/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</w:pPr>
                            <w:r w:rsidRPr="00866841">
                              <w:rPr>
                                <w:rFonts w:asciiTheme="majorBidi" w:hAnsiTheme="majorBidi" w:cstheme="majorBidi"/>
                                <w:b/>
                                <w:bCs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ที่ 2.2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866841">
                              <w:rPr>
                                <w:rFonts w:asciiTheme="majorBidi" w:hAnsiTheme="majorBidi" w:cstheme="majorBidi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ห่วงโว่มาร์คอฟ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47F172C" id="Text Box 6" o:spid="_x0000_s1027" type="#_x0000_t202" style="position:absolute;margin-left:13.5pt;margin-top:204.95pt;width:415pt;height:.0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" stroked="f">
                <v:textbox style="mso-fit-shape-to-text:t" inset="0,0,0,0">
                  <w:txbxContent>
                    <w:p w14:paraId="5E9663B5" w14:textId="47E6FCD7" w:rsidR="00AF1C5B" w:rsidRPr="00866841" w:rsidRDefault="00AF1C5B" w:rsidP="00822E35">
                      <w:pPr>
                        <w:pStyle w:val="Caption"/>
                        <w:jc w:val="center"/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</w:pPr>
                      <w:r w:rsidRPr="00866841">
                        <w:rPr>
                          <w:rFonts w:asciiTheme="majorBidi" w:hAnsiTheme="majorBidi" w:cstheme="majorBidi"/>
                          <w:b/>
                          <w:bCs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ที่ 2.2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866841">
                        <w:rPr>
                          <w:rFonts w:asciiTheme="majorBidi" w:hAnsiTheme="majorBidi" w:cstheme="majorBidi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ห่วงโว่มาร์คอฟ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173D07">
        <w:rPr>
          <w:noProof/>
          <w:color w:val="000000" w:themeColor="text1"/>
        </w:rPr>
        <w:drawing>
          <wp:anchor distT="0" distB="0" distL="114300" distR="114300" simplePos="0" relativeHeight="251667456" behindDoc="0" locked="0" layoutInCell="1" allowOverlap="1" wp14:anchorId="3AFDAAC9" wp14:editId="7C59F89E">
            <wp:simplePos x="0" y="0"/>
            <wp:positionH relativeFrom="column">
              <wp:posOffset>19050</wp:posOffset>
            </wp:positionH>
            <wp:positionV relativeFrom="paragraph">
              <wp:posOffset>368935</wp:posOffset>
            </wp:positionV>
            <wp:extent cx="5646420" cy="2190750"/>
            <wp:effectExtent l="0" t="0" r="0" b="0"/>
            <wp:wrapTopAndBottom/>
            <wp:docPr id="7" name="รูปภาพ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46420" cy="21907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03885A29" w14:textId="1462EEB5" w:rsidR="00822E35" w:rsidRPr="00173D07" w:rsidRDefault="00822E35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58072B67" w14:textId="757E1486" w:rsidR="008405BC" w:rsidRPr="00173D07" w:rsidRDefault="0086684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ลุ่มของสถานะที่เดินทางตั้งแต่สถานะแรก</w:t>
      </w:r>
      <w:r w:rsidR="008405BC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(</w:t>
      </w:r>
      <w:r w:rsidR="008405BC" w:rsidRPr="00173D07">
        <w:rPr>
          <w:rFonts w:ascii="Angsana New" w:hAnsi="Angsana New" w:cs="Angsana New"/>
          <w:color w:val="000000" w:themeColor="text1"/>
          <w:sz w:val="32"/>
          <w:szCs w:val="32"/>
        </w:rPr>
        <w:t>Initial State</w:t>
      </w:r>
      <w:r w:rsidR="008405BC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ปยังสถานะสิ้นสุด</w:t>
      </w:r>
      <w:r w:rsidR="008405BC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(</w:t>
      </w:r>
      <w:r w:rsidR="008405BC" w:rsidRPr="00173D07">
        <w:rPr>
          <w:rFonts w:ascii="Angsana New" w:hAnsi="Angsana New" w:cs="Angsana New"/>
          <w:color w:val="000000" w:themeColor="text1"/>
          <w:sz w:val="32"/>
          <w:szCs w:val="32"/>
        </w:rPr>
        <w:t>Terminal State</w:t>
      </w:r>
      <w:r w:rsidR="008405BC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)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ภายในห่วงโซ่มาร์คอฟนั้นเรียกว่า เอ</w:t>
      </w:r>
      <w:proofErr w:type="spellStart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พิ</w:t>
      </w:r>
      <w:proofErr w:type="spellEnd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ซด (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Episode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</w:p>
    <w:p w14:paraId="246ABF76" w14:textId="77777777" w:rsidR="008405BC" w:rsidRPr="00173D07" w:rsidRDefault="008405BC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BB0806F" w14:textId="7F2965CE" w:rsidR="00822E35" w:rsidRPr="00173D07" w:rsidRDefault="00B61731" w:rsidP="004268B4">
      <w:pPr>
        <w:jc w:val="center"/>
        <w:rPr>
          <w:rFonts w:ascii="Angsana New" w:hAnsi="Angsana New" w:cs="Angsana New"/>
          <w:color w:val="000000" w:themeColor="text1"/>
          <w:sz w:val="32"/>
          <w:szCs w:val="32"/>
          <w:cs/>
        </w:rPr>
      </w:pPr>
      <m:oMath>
        <m:sSub>
          <m:sSubPr>
            <m:ctrlPr>
              <w:rPr>
                <w:rFonts w:ascii="Cambria Math" w:hAnsi="Cambria Math" w:cs="Angsana New"/>
                <w:i/>
                <w:color w:val="000000" w:themeColor="text1"/>
                <w:sz w:val="32"/>
                <w:szCs w:val="32"/>
              </w:rPr>
            </m:ctrlPr>
          </m:sSubPr>
          <m:e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1</m:t>
            </m:r>
          </m:sub>
        </m:sSub>
        <m: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i/>
                <w:color w:val="000000" w:themeColor="text1"/>
                <w:sz w:val="32"/>
                <w:szCs w:val="32"/>
              </w:rPr>
            </m:ctrlPr>
          </m:sSubPr>
          <m:e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2</m:t>
            </m:r>
          </m:sub>
        </m:sSub>
        <m:r>
          <w:rPr>
            <w:rFonts w:ascii="Cambria Math" w:hAnsi="Cambria Math" w:cs="Angsana New"/>
            <w:color w:val="000000" w:themeColor="text1"/>
            <w:sz w:val="32"/>
            <w:szCs w:val="32"/>
          </w:rPr>
          <m:t>,</m:t>
        </m:r>
        <m:sSub>
          <m:sSubPr>
            <m:ctrlPr>
              <w:rPr>
                <w:rFonts w:ascii="Cambria Math" w:hAnsi="Cambria Math" w:cs="Angsana New"/>
                <w:i/>
                <w:color w:val="000000" w:themeColor="text1"/>
                <w:sz w:val="32"/>
                <w:szCs w:val="32"/>
              </w:rPr>
            </m:ctrlPr>
          </m:sSubPr>
          <m:e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3</m:t>
            </m:r>
          </m:sub>
        </m:sSub>
        <m:r>
          <w:rPr>
            <w:rFonts w:ascii="Cambria Math" w:hAnsi="Cambria Math" w:cs="Angsana New"/>
            <w:color w:val="000000" w:themeColor="text1"/>
            <w:sz w:val="32"/>
            <w:szCs w:val="32"/>
          </w:rPr>
          <m:t>, ...,</m:t>
        </m:r>
        <m:sSub>
          <m:sSubPr>
            <m:ctrlPr>
              <w:rPr>
                <w:rFonts w:ascii="Cambria Math" w:hAnsi="Cambria Math" w:cs="Angsana New"/>
                <w:i/>
                <w:color w:val="000000" w:themeColor="text1"/>
                <w:sz w:val="32"/>
                <w:szCs w:val="32"/>
              </w:rPr>
            </m:ctrlPr>
          </m:sSubPr>
          <m:e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S</m:t>
            </m:r>
          </m:e>
          <m:sub>
            <m:r>
              <w:rPr>
                <w:rFonts w:ascii="Cambria Math" w:hAnsi="Cambria Math" w:cs="Angsana New"/>
                <w:color w:val="000000" w:themeColor="text1"/>
                <w:sz w:val="32"/>
                <w:szCs w:val="32"/>
              </w:rPr>
              <m:t>T</m:t>
            </m:r>
          </m:sub>
        </m:sSub>
      </m:oMath>
      <w:r w:rsidR="00822E3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br w:type="page"/>
      </w:r>
    </w:p>
    <w:p w14:paraId="15C76757" w14:textId="3B8BC279" w:rsidR="00470C84" w:rsidRPr="00173D07" w:rsidRDefault="00470C84" w:rsidP="00173D07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lastRenderedPageBreak/>
        <w:t>โดยการวัดจากโมเดลที่สร้างมาจากการเรียนรู้แบบเสริมกำลังจะมีผลทั้งหมด 2 แบบคือ</w:t>
      </w:r>
    </w:p>
    <w:p w14:paraId="32BBFEC3" w14:textId="517E4504" w:rsidR="00F438DB" w:rsidRPr="00173D07" w:rsidRDefault="00470C84" w:rsidP="00173D0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รางวัลโดยรวมในแต่ละเอ</w:t>
      </w:r>
      <w:proofErr w:type="spellStart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พิ</w:t>
      </w:r>
      <w:proofErr w:type="spellEnd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ซด (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Episodic Return)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 ค่า</w:t>
      </w:r>
      <w:proofErr w:type="spellStart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วลู</w:t>
      </w:r>
      <w:proofErr w:type="spellEnd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ฟังก์ชัน (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)</w:t>
      </w:r>
      <w:r w:rsidR="00C01484" w:rsidRPr="00173D07">
        <w:rPr>
          <w:rFonts w:ascii="Angsana New" w:hAnsi="Angsana New" w:cs="Angsana New"/>
          <w:color w:val="000000" w:themeColor="text1"/>
          <w:sz w:val="26"/>
          <w:szCs w:val="26"/>
        </w:rPr>
        <w:t xml:space="preserve"> </w:t>
      </w:r>
      <w:r w:rsidR="00C0148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รางวัล</w:t>
      </w:r>
    </w:p>
    <w:p w14:paraId="29B0CC63" w14:textId="7505BB1D" w:rsidR="00AE27D3" w:rsidRPr="00173D07" w:rsidRDefault="00F438DB" w:rsidP="00173D07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รางวัลโดยรวมในแต่ละ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Episode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เป็</w:t>
      </w:r>
      <w:r w:rsidR="00C0148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นรางวัล</w:t>
      </w:r>
      <w:r w:rsidR="00FC534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คาดหวังปัจจุบัน</w:t>
      </w:r>
      <w:r w:rsidR="00C0148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อยู่ในภายใต้สภาพแวดล้อมต่าง ๆที่เอเจน</w:t>
      </w:r>
      <w:proofErr w:type="spellStart"/>
      <w:r w:rsidR="00C0148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="00C0148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ำงานอยู่ภายใน</w:t>
      </w:r>
      <w:r w:rsidR="00FC534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อยู่ในช่วงเวลานั้น</w:t>
      </w:r>
      <w:r w:rsidR="00C0148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ตัวอย่าง เช่น ถ้าสภาพแวดล้อมเป็นวิดีโอเกมรางวัลของการเล่นเกมคือ ได้คะแนนเพิ่มขึ้น</w:t>
      </w:r>
      <w:r w:rsidR="00951092" w:rsidRPr="00173D07">
        <w:rPr>
          <w:rFonts w:ascii="Angsana New" w:hAnsi="Angsana New" w:cs="Angsana New" w:hint="cs"/>
          <w:color w:val="000000" w:themeColor="text1"/>
          <w:sz w:val="26"/>
          <w:szCs w:val="26"/>
          <w:cs/>
        </w:rPr>
        <w:t xml:space="preserve"> </w:t>
      </w:r>
      <w:r w:rsidR="0095109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หรือถ้าทำการฝึกแขนกล รางวัลคือการทำงานสำเร็จในแต่ละครั้ง เป็นต้น</w:t>
      </w:r>
    </w:p>
    <w:p w14:paraId="77E848DC" w14:textId="77777777" w:rsidR="00796945" w:rsidRPr="00173D07" w:rsidRDefault="00796945" w:rsidP="00173D07">
      <w:pPr>
        <w:rPr>
          <w:rFonts w:ascii="Angsana New" w:eastAsiaTheme="minorEastAsia" w:hAnsi="Angsana New" w:cs="Angsana New"/>
          <w:color w:val="000000" w:themeColor="text1"/>
          <w:sz w:val="32"/>
          <w:szCs w:val="32"/>
        </w:rPr>
      </w:pPr>
    </w:p>
    <w:p w14:paraId="287473CE" w14:textId="026197B5" w:rsidR="002A5CB9" w:rsidRPr="00173D07" w:rsidRDefault="00B6173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m:oMathPara>
        <m:oMath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G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=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R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+1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+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γR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+2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 xml:space="preserve">+…  = </m:t>
          </m:r>
          <m:nary>
            <m:naryPr>
              <m:chr m:val="∑"/>
              <m:limLoc m:val="undOvr"/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naryPr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k = 0</m:t>
              </m:r>
            </m:sub>
            <m:sup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∞</m:t>
              </m:r>
            </m:sup>
            <m:e>
              <m:sSup>
                <m:sSupPr>
                  <m:ctrlPr>
                    <w:rPr>
                      <w:rFonts w:ascii="Cambria Math" w:hAnsi="Cambria Math" w:cs="Angsana New"/>
                      <w:i/>
                      <w:color w:val="000000" w:themeColor="text1"/>
                      <w:sz w:val="32"/>
                      <w:szCs w:val="32"/>
                    </w:rPr>
                  </m:ctrlPr>
                </m:sSupPr>
                <m:e>
                  <m: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γ</m:t>
                  </m:r>
                </m:e>
                <m:sup>
                  <m: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k</m:t>
                  </m:r>
                </m:sup>
              </m:sSup>
              <m:sSub>
                <m:sSubPr>
                  <m:ctrlPr>
                    <w:rPr>
                      <w:rFonts w:ascii="Cambria Math" w:hAnsi="Cambria Math" w:cs="Angsana New"/>
                      <w:i/>
                      <w:color w:val="000000" w:themeColor="text1"/>
                      <w:sz w:val="32"/>
                      <w:szCs w:val="32"/>
                    </w:rPr>
                  </m:ctrlPr>
                </m:sSubPr>
                <m:e>
                  <m: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R</m:t>
                  </m:r>
                </m:e>
                <m:sub>
                  <m:r>
                    <w:rPr>
                      <w:rFonts w:ascii="Cambria Math" w:hAnsi="Cambria Math" w:cs="Angsana New"/>
                      <w:color w:val="000000" w:themeColor="text1"/>
                      <w:sz w:val="32"/>
                      <w:szCs w:val="32"/>
                    </w:rPr>
                    <m:t>t+k+1</m:t>
                  </m:r>
                </m:sub>
              </m:sSub>
            </m:e>
          </m:nary>
        </m:oMath>
      </m:oMathPara>
    </w:p>
    <w:p w14:paraId="0275FF7E" w14:textId="77777777" w:rsidR="00AE27D3" w:rsidRPr="00173D07" w:rsidRDefault="00AE27D3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731E22AC" w14:textId="6480C5EB" w:rsidR="002A5CB9" w:rsidRPr="00173D07" w:rsidRDefault="002A5CB9" w:rsidP="00173D07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  <w:tab/>
      </w:r>
      <w:r w:rsidRPr="00173D07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 xml:space="preserve">ซึ่งมีส่วนประกอบไปด้วย </w:t>
      </w:r>
      <w:r w:rsidRPr="00173D0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Reward Function </w:t>
      </w:r>
      <w:r w:rsidRPr="00173D07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>คือค่าคาดหวังของรางวัลที่จะได้เมื่อเอเจน</w:t>
      </w:r>
      <w:proofErr w:type="spellStart"/>
      <w:r w:rsidRPr="00173D07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Pr="00173D07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 xml:space="preserve">ได้ทำการกระทำที่อยู่ภายในสถานะนั้น และค่า </w:t>
      </w:r>
      <w:r w:rsidRPr="00173D07">
        <w:rPr>
          <w:rFonts w:ascii="Cambria Math" w:eastAsiaTheme="minorEastAsia" w:hAnsi="Cambria Math" w:cs="Angsana New"/>
          <w:color w:val="000000" w:themeColor="text1"/>
          <w:sz w:val="32"/>
          <w:szCs w:val="32"/>
        </w:rPr>
        <w:t>γ</w:t>
      </w:r>
      <w:r w:rsidRPr="00173D0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 </w:t>
      </w:r>
      <w:r w:rsidRPr="00173D07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 xml:space="preserve">เรียกว่า </w:t>
      </w:r>
      <w:r w:rsidRPr="00173D0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>Discount Fac</w:t>
      </w:r>
      <w:r w:rsidR="00795C0A" w:rsidRPr="00173D07">
        <w:rPr>
          <w:rFonts w:ascii="Angsana New" w:eastAsiaTheme="minorEastAsia" w:hAnsi="Angsana New" w:cs="Angsana New"/>
          <w:color w:val="000000" w:themeColor="text1"/>
          <w:sz w:val="32"/>
          <w:szCs w:val="32"/>
        </w:rPr>
        <w:t xml:space="preserve">tor </w:t>
      </w:r>
      <w:r w:rsidR="00795C0A" w:rsidRPr="00173D07">
        <w:rPr>
          <w:rFonts w:ascii="Angsana New" w:eastAsiaTheme="minorEastAsia" w:hAnsi="Angsana New" w:cs="Angsana New" w:hint="cs"/>
          <w:color w:val="000000" w:themeColor="text1"/>
          <w:sz w:val="32"/>
          <w:szCs w:val="32"/>
          <w:cs/>
        </w:rPr>
        <w:t>ซึ่งมีค่าระหว่าง 0 ถึง 1 โดยทำให้ค่าเป็นปัจจุบันในทุกหน่วยเวลาของรางวัลที่จะได้ในอนาคต และใช้ตัดสินใจว่า รางวัลที่ได้จากการกระทำจะเลือกรับรางวัลทันทีหรือรอรับรางวัลในภายหลัง เพื่อที่อาจจะได้รางวัลที่ดีกว่าในภายหลัง</w:t>
      </w:r>
    </w:p>
    <w:p w14:paraId="73246163" w14:textId="77777777" w:rsidR="002A5CB9" w:rsidRPr="00173D07" w:rsidRDefault="002A5CB9" w:rsidP="00173D07">
      <w:pPr>
        <w:rPr>
          <w:rFonts w:ascii="Angsana New" w:eastAsiaTheme="minorEastAsia" w:hAnsi="Angsana New" w:cs="Angsana New"/>
          <w:color w:val="000000" w:themeColor="text1"/>
          <w:sz w:val="32"/>
          <w:szCs w:val="32"/>
          <w:cs/>
        </w:rPr>
      </w:pPr>
    </w:p>
    <w:p w14:paraId="7619511B" w14:textId="77777777" w:rsidR="00644BCD" w:rsidRPr="00173D07" w:rsidRDefault="00951092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ab/>
      </w:r>
      <w:proofErr w:type="spellStart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วลู</w:t>
      </w:r>
      <w:proofErr w:type="spellEnd"/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ฟังก์ชัน</w:t>
      </w:r>
      <w:r w:rsidR="00FC534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(</w:t>
      </w:r>
      <w:r w:rsidR="00FC5344" w:rsidRPr="00173D07">
        <w:rPr>
          <w:rFonts w:ascii="Angsana New" w:hAnsi="Angsana New" w:cs="Angsana New"/>
          <w:color w:val="000000" w:themeColor="text1"/>
          <w:sz w:val="32"/>
          <w:szCs w:val="32"/>
        </w:rPr>
        <w:t>Value Function</w:t>
      </w:r>
      <w:r w:rsidR="00FC534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) </w:t>
      </w:r>
      <w:r w:rsidR="00644BCD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ผลรวมของรางวัล ณ สถานะหนึ่งเพื่อแสดงว่าการกระทำที่เลือกมานั้นส่งผลดีหรือพาไปยังเป้าหมายได้ดีเพียงใดซึ่ง </w:t>
      </w:r>
      <w:r w:rsidR="00644BCD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="00644BCD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มีสองประเภทขึ้นอยู่กับการใช้งานได้แก่ </w:t>
      </w:r>
      <w:r w:rsidR="00644BCD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State-Value </w:t>
      </w:r>
      <w:proofErr w:type="spellStart"/>
      <w:r w:rsidR="00644BCD" w:rsidRPr="00173D07">
        <w:rPr>
          <w:rFonts w:ascii="Angsana New" w:hAnsi="Angsana New" w:cs="Angsana New"/>
          <w:color w:val="000000" w:themeColor="text1"/>
          <w:sz w:val="32"/>
          <w:szCs w:val="32"/>
        </w:rPr>
        <w:t>Funtion</w:t>
      </w:r>
      <w:proofErr w:type="spellEnd"/>
      <w:r w:rsidR="00644BCD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644BCD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 </w:t>
      </w:r>
      <w:r w:rsidR="00644BCD" w:rsidRPr="00173D07">
        <w:rPr>
          <w:rFonts w:ascii="Angsana New" w:hAnsi="Angsana New" w:cs="Angsana New"/>
          <w:color w:val="000000" w:themeColor="text1"/>
          <w:sz w:val="32"/>
          <w:szCs w:val="32"/>
        </w:rPr>
        <w:t>Action-Value Function</w:t>
      </w:r>
    </w:p>
    <w:p w14:paraId="5091E6F9" w14:textId="77777777" w:rsidR="00644BCD" w:rsidRPr="00173D07" w:rsidRDefault="00644BCD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3C6A344F" w14:textId="0099314D" w:rsidR="00690791" w:rsidRPr="00173D07" w:rsidRDefault="00690791" w:rsidP="00173D07">
      <w:pPr>
        <w:pStyle w:val="Heading3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State-Value Function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ะเป็นผลรวมของรางวัลที่สถานะไปยังสถานะใหม่ตาม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173D07">
        <w:rPr>
          <w:rFonts w:ascii="Cambria Math" w:hAnsi="Cambria Math" w:cs="Angsana New"/>
          <w:color w:val="000000" w:themeColor="text1"/>
          <w:sz w:val="32"/>
          <w:szCs w:val="32"/>
        </w:rPr>
        <w:t>π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พื่อดูว่าการเคลื่อนไปยังสถานะใหม่นั้นมีผลดีเพียงใด</w:t>
      </w:r>
    </w:p>
    <w:p w14:paraId="6B572C3C" w14:textId="77777777" w:rsidR="00690791" w:rsidRPr="00173D07" w:rsidRDefault="0069079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0DDC55B" w14:textId="0102BCF1" w:rsidR="00690791" w:rsidRPr="00173D07" w:rsidRDefault="00B6173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m:oMathPara>
        <m:oMath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V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π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 xml:space="preserve">(S) = 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E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π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[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G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|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 xml:space="preserve">t 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 xml:space="preserve"> = s]</m:t>
          </m:r>
        </m:oMath>
      </m:oMathPara>
    </w:p>
    <w:p w14:paraId="2AC2F9BC" w14:textId="77777777" w:rsidR="00690791" w:rsidRPr="00173D07" w:rsidRDefault="0069079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9410BED" w14:textId="6A1568B2" w:rsidR="00470C84" w:rsidRPr="00173D07" w:rsidRDefault="0069079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26"/>
          <w:szCs w:val="26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ction-Value Function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ะเป็นผลรวมของรางวัลที่สถานะที่เลือกการกระทำที่นำพาไปยังสถานะใหม่ตาม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173D07">
        <w:rPr>
          <w:rFonts w:ascii="Cambria Math" w:hAnsi="Cambria Math" w:cs="Angsana New"/>
          <w:color w:val="000000" w:themeColor="text1"/>
          <w:sz w:val="32"/>
          <w:szCs w:val="32"/>
        </w:rPr>
        <w:t>π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พื่อดูว่าการเคลื่อนไปยังสถานะใหม่นั้นมีผลดีเพียงใด</w:t>
      </w:r>
    </w:p>
    <w:p w14:paraId="7AD56195" w14:textId="77777777" w:rsidR="00690791" w:rsidRPr="00173D07" w:rsidRDefault="0069079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2705DCCA" w14:textId="2E88CF7E" w:rsidR="00690791" w:rsidRPr="00173D07" w:rsidRDefault="00B6173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m:oMathPara>
        <m:oMath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q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π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 xml:space="preserve">(s,a) = 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E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π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[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G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>|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S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 xml:space="preserve">=s, </m:t>
          </m:r>
          <m:sSub>
            <m:sSubPr>
              <m:ctrlPr>
                <w:rPr>
                  <w:rFonts w:ascii="Cambria Math" w:hAnsi="Cambria Math" w:cs="Angsana New"/>
                  <w:i/>
                  <w:color w:val="000000" w:themeColor="text1"/>
                  <w:sz w:val="32"/>
                  <w:szCs w:val="32"/>
                </w:rPr>
              </m:ctrlPr>
            </m:sSubPr>
            <m:e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A</m:t>
              </m:r>
            </m:e>
            <m:sub>
              <m:r>
                <w:rPr>
                  <w:rFonts w:ascii="Cambria Math" w:hAnsi="Cambria Math" w:cs="Angsana New"/>
                  <w:color w:val="000000" w:themeColor="text1"/>
                  <w:sz w:val="32"/>
                  <w:szCs w:val="32"/>
                </w:rPr>
                <m:t>t</m:t>
              </m:r>
            </m:sub>
          </m:sSub>
          <m:r>
            <w:rPr>
              <w:rFonts w:ascii="Cambria Math" w:hAnsi="Cambria Math" w:cs="Angsana New"/>
              <w:color w:val="000000" w:themeColor="text1"/>
              <w:sz w:val="32"/>
              <w:szCs w:val="32"/>
            </w:rPr>
            <m:t xml:space="preserve"> = a]</m:t>
          </m:r>
        </m:oMath>
      </m:oMathPara>
    </w:p>
    <w:p w14:paraId="58834505" w14:textId="77777777" w:rsidR="00690791" w:rsidRPr="00173D07" w:rsidRDefault="0069079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6B4E5DFD" w14:textId="2B8441F9" w:rsidR="00690791" w:rsidRPr="00173D07" w:rsidRDefault="00690791" w:rsidP="00173D07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</w:pPr>
    </w:p>
    <w:p w14:paraId="17F884A0" w14:textId="4CAED888" w:rsidR="00772D8C" w:rsidRPr="00173D07" w:rsidRDefault="0019462F" w:rsidP="00173D0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  <w:lastRenderedPageBreak/>
        <w:tab/>
        <w:t xml:space="preserve">2.1.2 </w:t>
      </w:r>
      <w:r w:rsidR="00772D8C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>โครงข่ายประสาทแบบคอนโวลูชัน (</w:t>
      </w:r>
      <w:r w:rsidR="00772D8C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</w:rPr>
        <w:t>Convolutional Neural Network</w:t>
      </w:r>
      <w:r w:rsidR="00772D8C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shd w:val="clear" w:color="auto" w:fill="FFFFFF"/>
          <w:cs/>
        </w:rPr>
        <w:t>)</w:t>
      </w:r>
    </w:p>
    <w:p w14:paraId="0EF4E680" w14:textId="32AAC2BE" w:rsidR="00F752B6" w:rsidRPr="00173D07" w:rsidRDefault="00980BDF" w:rsidP="00173D07">
      <w:pPr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</w:pPr>
      <w:r w:rsidRPr="00173D07">
        <w:rPr>
          <w:rFonts w:ascii="Angsana New" w:hAnsi="Angsana New" w:cs="Angsana New"/>
          <w:noProof/>
          <w:color w:val="000000" w:themeColor="text1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143AB64B" wp14:editId="2BA34E8A">
                <wp:simplePos x="0" y="0"/>
                <wp:positionH relativeFrom="page">
                  <wp:align>center</wp:align>
                </wp:positionH>
                <wp:positionV relativeFrom="paragraph">
                  <wp:posOffset>3799205</wp:posOffset>
                </wp:positionV>
                <wp:extent cx="4942840" cy="379730"/>
                <wp:effectExtent l="0" t="0" r="0" b="1270"/>
                <wp:wrapTopAndBottom/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942840" cy="37973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1FFC6263" w14:textId="5A0645EA" w:rsidR="00AF1C5B" w:rsidRPr="00E0261D" w:rsidRDefault="00AF1C5B" w:rsidP="00E21D87">
                            <w:pPr>
                              <w:pStyle w:val="Caption"/>
                              <w:jc w:val="center"/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noProof/>
                                <w:color w:val="auto"/>
                                <w:sz w:val="32"/>
                                <w:szCs w:val="32"/>
                                <w:shd w:val="clear" w:color="auto" w:fill="FFFFFF"/>
                              </w:rPr>
                            </w:pP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รูป 2.</w:t>
                            </w:r>
                            <w:r w:rsidRPr="00E0261D">
                              <w:rPr>
                                <w:rFonts w:ascii="Angsana New" w:hAnsi="Angsana New" w:cs="Angsana New" w:hint="cs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3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</w:rPr>
                              <w:t xml:space="preserve"> </w:t>
                            </w:r>
                            <w:r w:rsidRPr="00E0261D">
                              <w:rPr>
                                <w:rFonts w:ascii="Angsana New" w:hAnsi="Angsana New" w:cs="Angsana New"/>
                                <w:i w:val="0"/>
                                <w:iCs w:val="0"/>
                                <w:color w:val="auto"/>
                                <w:sz w:val="32"/>
                                <w:szCs w:val="32"/>
                                <w:cs/>
                              </w:rPr>
                              <w:t>โครงสร้างของโครงข่ายประสาทแบบคอนโวลูชัน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43AB64B" id="Text Box 4" o:spid="_x0000_s1028" type="#_x0000_t202" style="position:absolute;margin-left:0;margin-top:299.15pt;width:389.2pt;height:29.9pt;z-index:251663360;visibility:visible;mso-wrap-style:square;mso-width-percent:0;mso-height-percent:0;mso-wrap-distance-left:9pt;mso-wrap-distance-top:0;mso-wrap-distance-right:9pt;mso-wrap-distance-bottom:0;mso-position-horizontal:center;mso-position-horizontal-relative:page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" stroked="f">
                <v:textbox inset="0,0,0,0">
                  <w:txbxContent>
                    <w:p w14:paraId="1FFC6263" w14:textId="5A0645EA" w:rsidR="00AF1C5B" w:rsidRPr="00E0261D" w:rsidRDefault="00AF1C5B" w:rsidP="00E21D87">
                      <w:pPr>
                        <w:pStyle w:val="Caption"/>
                        <w:jc w:val="center"/>
                        <w:rPr>
                          <w:rFonts w:ascii="Angsana New" w:hAnsi="Angsana New" w:cs="Angsana New"/>
                          <w:i w:val="0"/>
                          <w:iCs w:val="0"/>
                          <w:noProof/>
                          <w:color w:val="auto"/>
                          <w:sz w:val="32"/>
                          <w:szCs w:val="32"/>
                          <w:shd w:val="clear" w:color="auto" w:fill="FFFFFF"/>
                        </w:rPr>
                      </w:pP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รูป 2.</w:t>
                      </w:r>
                      <w:r w:rsidRPr="00E0261D">
                        <w:rPr>
                          <w:rFonts w:ascii="Angsana New" w:hAnsi="Angsana New" w:cs="Angsana New" w:hint="cs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3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</w:rPr>
                        <w:t xml:space="preserve"> </w:t>
                      </w:r>
                      <w:r w:rsidRPr="00E0261D">
                        <w:rPr>
                          <w:rFonts w:ascii="Angsana New" w:hAnsi="Angsana New" w:cs="Angsana New"/>
                          <w:i w:val="0"/>
                          <w:iCs w:val="0"/>
                          <w:color w:val="auto"/>
                          <w:sz w:val="32"/>
                          <w:szCs w:val="32"/>
                          <w:cs/>
                        </w:rPr>
                        <w:t>โครงสร้างของโครงข่ายประสาทแบบคอนโวลูชัน</w:t>
                      </w:r>
                    </w:p>
                  </w:txbxContent>
                </v:textbox>
                <w10:wrap type="topAndBottom" anchorx="page"/>
              </v:shape>
            </w:pict>
          </mc:Fallback>
        </mc:AlternateContent>
      </w:r>
      <w:r w:rsidRPr="00173D07">
        <w:rPr>
          <w:rFonts w:ascii="Angsana New" w:hAnsi="Angsana New" w:cs="Angsana New"/>
          <w:noProof/>
          <w:color w:val="000000" w:themeColor="text1"/>
          <w:sz w:val="26"/>
          <w:szCs w:val="26"/>
          <w:shd w:val="clear" w:color="auto" w:fill="FFFFFF"/>
        </w:rPr>
        <w:drawing>
          <wp:anchor distT="0" distB="0" distL="114300" distR="114300" simplePos="0" relativeHeight="251661312" behindDoc="0" locked="0" layoutInCell="1" allowOverlap="1" wp14:anchorId="018AC3FD" wp14:editId="6A0C05FA">
            <wp:simplePos x="0" y="0"/>
            <wp:positionH relativeFrom="page">
              <wp:align>center</wp:align>
            </wp:positionH>
            <wp:positionV relativeFrom="paragraph">
              <wp:posOffset>1501775</wp:posOffset>
            </wp:positionV>
            <wp:extent cx="4942947" cy="2198370"/>
            <wp:effectExtent l="0" t="0" r="0" b="0"/>
            <wp:wrapTopAndBottom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42947" cy="21983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19462F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ab/>
      </w:r>
      <w:r w:rsidR="00D42FA5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โครงข่ายประสาทแบบคอนโวลูชัน เป็นประเทหนึ่งของ </w:t>
      </w:r>
      <w:r w:rsidR="00D42FA5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>Deep Learning</w:t>
      </w:r>
      <w:r w:rsidR="00515EE0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="00515EE0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ี่ทำการจำลองการมองเห็นของมนุษย์โดยการแบ่งเป็นส่วนย่อย และนำมารวมเป็นภาพรวมเพื่อแยกประเภทหรือหมวดหมู่</w:t>
      </w:r>
      <w:r w:rsidR="006849D7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="006849D7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มักจะใช้ในการประมวลผลภาพสำหรับการฝึกปัญญาประดิษฐ์จำแนกประเภทด้วยภาพ</w:t>
      </w:r>
      <w:r w:rsidR="00E21D87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</w:rPr>
        <w:t xml:space="preserve"> </w:t>
      </w:r>
      <w:r w:rsidR="00E21D87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ทำการ</w:t>
      </w:r>
      <w:r w:rsidR="00E15D13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แบ่งภาพเป็นว่านย่อย ๆ ในการจดจำรูปแบบในแต่ละกลุ่มของรูปหนึ่งรูป </w:t>
      </w:r>
      <w:r w:rsidR="000851D2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>เพื่อจำแนกคุณลักษณะ</w:t>
      </w:r>
      <w:r w:rsidR="00AB7662" w:rsidRPr="00173D07">
        <w:rPr>
          <w:rFonts w:ascii="Angsana New" w:hAnsi="Angsana New" w:cs="Angsana New"/>
          <w:color w:val="000000" w:themeColor="text1"/>
          <w:sz w:val="32"/>
          <w:szCs w:val="32"/>
          <w:shd w:val="clear" w:color="auto" w:fill="FFFFFF"/>
          <w:cs/>
        </w:rPr>
        <w:t xml:space="preserve"> เพื่อการจำแนกค่ารับเข้าในรูปแบบของรูปภาพได้</w:t>
      </w:r>
    </w:p>
    <w:p w14:paraId="5646A6DF" w14:textId="2E6A7CD8" w:rsidR="00F752B6" w:rsidRPr="00173D07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F752B6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องค์ประกอบของโครงข่ายคอนโวลูชันมีดังนี้</w:t>
      </w:r>
    </w:p>
    <w:p w14:paraId="37D0A632" w14:textId="70C7C01B" w:rsidR="000B4D51" w:rsidRPr="008F2776" w:rsidRDefault="0019462F" w:rsidP="00173D0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color w:val="000000" w:themeColor="text1"/>
        </w:rPr>
        <w:tab/>
      </w:r>
      <w:r w:rsidRPr="00173D07">
        <w:rPr>
          <w:color w:val="000000" w:themeColor="text1"/>
        </w:rPr>
        <w:tab/>
      </w:r>
      <w:r w:rsidRPr="008F2776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2.1.2.1 </w:t>
      </w:r>
      <w:r w:rsidR="00AB7662" w:rsidRPr="008F2776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Convolutional Layer  </w:t>
      </w:r>
    </w:p>
    <w:p w14:paraId="397FE66F" w14:textId="75FB6F6D" w:rsidR="007C1085" w:rsidRPr="00173D07" w:rsidRDefault="000B4D51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                </w:t>
      </w:r>
      <w:r w:rsidR="0019462F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="007C10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ทำการสแกนค่ารับเข้าซึ่งเป็นรูปภาพ</w:t>
      </w:r>
      <w:r w:rsidR="007C1085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7C10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พื่อแยกองค์ประกอบของรูป เช่น สี รูปทรง ขอบของภาพ</w:t>
      </w:r>
    </w:p>
    <w:p w14:paraId="6F19BF77" w14:textId="77777777" w:rsidR="0019462F" w:rsidRPr="00173D07" w:rsidRDefault="0019462F" w:rsidP="00173D0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  <w:t xml:space="preserve">2.1.2.2 </w:t>
      </w:r>
      <w:r w:rsidR="00AB7662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Pooling Layer</w:t>
      </w:r>
      <w:r w:rsidR="007C1085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</w:p>
    <w:p w14:paraId="00D33279" w14:textId="1C3ABF67" w:rsidR="00B3297C" w:rsidRPr="00173D07" w:rsidRDefault="0019462F" w:rsidP="00173D07">
      <w:pPr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="007C10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การลดขนาด</w:t>
      </w:r>
      <w:r w:rsidR="00343EDA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ของข้อมูลมีขนาดเล็กลง</w:t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โดยที่รายละเอียดยังคงเดิม</w:t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</w:t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ซึ่งทั้ง </w:t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Convolutional Layer </w:t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และ </w:t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Pooling Layer </w:t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จะทำงานคู่กันซึ่งจะทำงานหลายๆครั้งเพื่อจำแนกได้ครบทุกรูปแบบ</w:t>
      </w:r>
    </w:p>
    <w:p w14:paraId="7576B8EB" w14:textId="22D4580E" w:rsidR="000B4D51" w:rsidRPr="00173D07" w:rsidRDefault="0019462F" w:rsidP="00173D07">
      <w:pPr>
        <w:pStyle w:val="Heading3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ab/>
        <w:t xml:space="preserve">2.1.2.3 </w:t>
      </w:r>
      <w:proofErr w:type="gramStart"/>
      <w:r w:rsidR="00AB7662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Fully-Connected</w:t>
      </w:r>
      <w:proofErr w:type="gramEnd"/>
      <w:r w:rsidR="00AB7662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 xml:space="preserve"> Layer</w:t>
      </w:r>
      <w:r w:rsidR="00B3297C" w:rsidRPr="00173D07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</w:p>
    <w:p w14:paraId="1C3443DD" w14:textId="2CBBA6AC" w:rsidR="00AB7662" w:rsidRPr="00173D07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B3297C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เป็นชั้นที่มีค่านำเข้าเป็นข้อมูลจากการกระทำของข้อมูลจากชั้นก่อนหน้าสำหรับนำมาคำนวณเพื่อจำแนกประเภทจากข้อมูลที่ได้มา</w:t>
      </w:r>
    </w:p>
    <w:p w14:paraId="1BA429A4" w14:textId="77777777" w:rsidR="00F752B6" w:rsidRPr="00173D07" w:rsidRDefault="00F752B6" w:rsidP="00173D07">
      <w:pPr>
        <w:rPr>
          <w:rFonts w:ascii="Angsana New" w:hAnsi="Angsana New" w:cs="Angsana New"/>
          <w:color w:val="000000" w:themeColor="text1"/>
          <w:sz w:val="26"/>
          <w:szCs w:val="26"/>
        </w:rPr>
      </w:pPr>
    </w:p>
    <w:p w14:paraId="2005827D" w14:textId="77777777" w:rsidR="00E1399F" w:rsidRPr="00173D07" w:rsidRDefault="00E1399F" w:rsidP="00173D07">
      <w:pPr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</w:pPr>
      <w:r w:rsidRPr="00173D0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br w:type="page"/>
      </w:r>
    </w:p>
    <w:p w14:paraId="016337B0" w14:textId="6B2E6589" w:rsidR="00F752B6" w:rsidRPr="00173D07" w:rsidRDefault="0019462F" w:rsidP="00173D07">
      <w:pPr>
        <w:pStyle w:val="Heading2"/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</w:pPr>
      <w:bookmarkStart w:id="13" w:name="_Toc21278624"/>
      <w:r w:rsidRPr="00173D0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lastRenderedPageBreak/>
        <w:t xml:space="preserve">2.2 </w:t>
      </w:r>
      <w:r w:rsidR="001509DD" w:rsidRPr="00173D07">
        <w:rPr>
          <w:rFonts w:ascii="Angsana New" w:hAnsi="Angsana New" w:cs="Angsana New"/>
          <w:b/>
          <w:bCs/>
          <w:color w:val="000000" w:themeColor="text1"/>
          <w:sz w:val="36"/>
          <w:szCs w:val="36"/>
          <w:cs/>
        </w:rPr>
        <w:t>งานวิจัยที่เกี่ยวข้อง</w:t>
      </w:r>
      <w:bookmarkEnd w:id="13"/>
    </w:p>
    <w:p w14:paraId="594447F7" w14:textId="705DEF8C" w:rsidR="00F752B6" w:rsidRPr="00173D07" w:rsidRDefault="002B2924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กลุ่ม </w:t>
      </w:r>
      <w:proofErr w:type="spellStart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F50585" w:rsidRPr="00173D07">
        <w:rPr>
          <w:rFonts w:ascii="Angsana New" w:hAnsi="Angsana New" w:cs="Angsana New"/>
          <w:color w:val="000000" w:themeColor="text1"/>
          <w:sz w:val="32"/>
          <w:szCs w:val="32"/>
        </w:rPr>
        <w:t>(2556)</w:t>
      </w:r>
      <w:r w:rsidR="008E3B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ด้ทำการสร้างโมเดลสำหรับการเรียนรู้ โดยใช้โครงข่ายคอนโวลูชัน และ ใช้รูปแบบการเรียนรู้ </w:t>
      </w:r>
      <w:r w:rsidR="008E3B85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="008E3B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ของการเรียนรู้แบบเสริมกำลัง</w:t>
      </w:r>
      <w:r w:rsidR="00F505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ซึ่งเรียกว่า </w:t>
      </w:r>
      <w:r w:rsidR="00F50585" w:rsidRPr="00173D07">
        <w:rPr>
          <w:rFonts w:ascii="Angsana New" w:hAnsi="Angsana New" w:cs="Angsana New"/>
          <w:color w:val="000000" w:themeColor="text1"/>
          <w:sz w:val="32"/>
          <w:szCs w:val="32"/>
        </w:rPr>
        <w:t>Deep Q Network</w:t>
      </w:r>
      <w:r w:rsidR="008E3B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โดยใช้รูปภาพสำหรับค่านำเข้า และค่าส่งออกเป็นกราฟแสดงผลของรางวัลที่ได้จากการกระทำ</w:t>
      </w:r>
      <w:r w:rsidR="00F505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และนำมาใช้โดยการนำเกมจากเครื่อง อาตาริ 2600 (</w:t>
      </w:r>
      <w:r w:rsidR="00F50585" w:rsidRPr="00173D07">
        <w:rPr>
          <w:rFonts w:ascii="Angsana New" w:hAnsi="Angsana New" w:cs="Angsana New"/>
          <w:color w:val="000000" w:themeColor="text1"/>
          <w:sz w:val="32"/>
          <w:szCs w:val="32"/>
        </w:rPr>
        <w:t>Atari 2600</w:t>
      </w:r>
      <w:r w:rsidR="00F50585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) จำนวน 6 เกม และได้นำโมเดลมาใช้กับการเล่นเกม ซึ่งผลที่ได้คือมีทั้งหมด 3 เกมที่มีคะแนนที่มากกว่ามนุษย์</w:t>
      </w:r>
    </w:p>
    <w:p w14:paraId="5EBBC1FF" w14:textId="323C3423" w:rsidR="00F818C8" w:rsidRPr="00173D07" w:rsidRDefault="00E0261D" w:rsidP="00173D0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ครงสร้าง </w:t>
      </w:r>
      <w:r w:rsidR="00F818C8" w:rsidRPr="00173D07">
        <w:rPr>
          <w:rFonts w:ascii="Angsana New" w:hAnsi="Angsana New" w:cs="Angsana New"/>
          <w:color w:val="000000" w:themeColor="text1"/>
          <w:sz w:val="32"/>
          <w:szCs w:val="32"/>
        </w:rPr>
        <w:t>DQN (Deep Q Network)</w:t>
      </w:r>
      <w:r w:rsidR="00F818C8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รับค่านำเข้าเป็นรูป</w:t>
      </w:r>
      <w:r w:rsidR="00D310C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ต่ละเฟรมเป็นค่านำเข้า ซึ่งประกอบไปด้วย </w:t>
      </w:r>
      <w:r w:rsidR="00D310C2" w:rsidRPr="00173D07">
        <w:rPr>
          <w:rFonts w:ascii="Angsana New" w:hAnsi="Angsana New" w:cs="Angsana New"/>
          <w:color w:val="000000" w:themeColor="text1"/>
          <w:sz w:val="32"/>
          <w:szCs w:val="32"/>
        </w:rPr>
        <w:t>State</w:t>
      </w:r>
      <w:r w:rsidR="00110101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110101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 </w:t>
      </w:r>
      <w:r w:rsidR="00110101" w:rsidRPr="00173D07">
        <w:rPr>
          <w:rFonts w:ascii="Angsana New" w:hAnsi="Angsana New" w:cs="Angsana New"/>
          <w:color w:val="000000" w:themeColor="text1"/>
          <w:sz w:val="32"/>
          <w:szCs w:val="32"/>
        </w:rPr>
        <w:t>Action</w:t>
      </w:r>
      <w:r w:rsidR="00D310C2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D310C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เปลี่ยนไปในแต่ละเฟรมภาพ และ</w:t>
      </w:r>
      <w:r w:rsidR="00110101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นำ</w:t>
      </w:r>
      <w:r w:rsidR="00D310C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D310C2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Q-Learning </w:t>
      </w:r>
      <w:r w:rsidR="00D310C2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าใช้</w:t>
      </w:r>
      <w:r w:rsidR="00110101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ในการคำนวณเมื่อมีการเปลี่ยนแปลงของสถานะที่มาจากการกระทำที่เกิดขึ้นว่าดีเพียงใด ซึ่งเรียกว่า </w:t>
      </w:r>
      <w:r w:rsidR="00110101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110101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ต่อมาจะทำการเลือกการกระทำที่ดีที่สุดภายให้สถานะที่อยู่เพื่อที่จะไปยังสถานะถัดไปจนกว่ารางวัลที่ได้มากที่สุดหรือใกล้เคียงเป้าหมายที่สุดที่เป็นไปได้ </w:t>
      </w:r>
      <w:r w:rsidR="00110101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110101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ึงเป็นค่าสำคัญมากที่ส่งผลต่อการทำเป้าหมายให้สำเร็จได้และนำโครงข่ายคอนโวลูชันมาใช้รวมกันเพื่อทำการฝึกสอน</w:t>
      </w:r>
    </w:p>
    <w:p w14:paraId="59791E17" w14:textId="77777777" w:rsidR="006950D6" w:rsidRPr="00173D07" w:rsidRDefault="006950D6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</w:p>
    <w:p w14:paraId="4AF199B4" w14:textId="1C0F9114" w:rsidR="00796945" w:rsidRPr="00173D07" w:rsidRDefault="00C43CFB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กลุ่ม </w:t>
      </w:r>
      <w:proofErr w:type="spellStart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Deepmind</w:t>
      </w:r>
      <w:proofErr w:type="spellEnd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(2559)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ได้ทำการสร้างโมเดลแบบใหม่ที่สามารถทำการเรียนรู้แบบคู่ขนานก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ชื่อว่า </w:t>
      </w:r>
      <w:r w:rsidR="006950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ดยแบ่งแต่ละกลุ่มโดยใช้อัลกอริทึมของการเรียนรู้แบบเสริมกำลังที่ตางกัน 4 อัลกอริทึมโดยการแบ่งการทำงานแต่ละอัลกอริทึมบนซีพียูของคอมพิวเตอร์แทนที่การ์ดจอ และแสดงผลการทดลอด้วยให้อัลกอริทึม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ควบคุมการทำงานแขนกล และแก้ปัญหาเกมเขาวงกตแบบ 3 มิติ</w:t>
      </w:r>
      <w:r w:rsidR="006950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ได้ทำการเปรียบเทียบกับ </w:t>
      </w:r>
      <w:r w:rsidR="006950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ดยการเล่นเกม </w:t>
      </w:r>
      <w:r w:rsidR="006950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tari 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ซึ่ง </w:t>
      </w:r>
      <w:r w:rsidR="006950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มีการเรียนรู้ที่เร็วกว่า </w:t>
      </w:r>
      <w:r w:rsidR="006950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6950D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เกมมากกว่าครึ่งหนึ่งที่ทำได้ดี</w:t>
      </w:r>
    </w:p>
    <w:p w14:paraId="3FC39589" w14:textId="723B98E8" w:rsidR="00796945" w:rsidRPr="00173D07" w:rsidRDefault="00796945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ครงสร้างของ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3C (Asynchronous Actor-Critic Agents) </w:t>
      </w:r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นั้นมีกระบวนการทำงานคล้ายกับ </w:t>
      </w:r>
      <w:r w:rsidR="001E7A59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ต่ต่างกันตรงที่ </w:t>
      </w:r>
      <w:r w:rsidR="001E7A59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A3C </w:t>
      </w:r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มีการสร้างสภาพแวดล้อม</w:t>
      </w:r>
      <w:r w:rsidR="006F6A2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หลักและย่อยโดย</w:t>
      </w:r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ยกกันมากกว่า 1 เอเจน</w:t>
      </w:r>
      <w:proofErr w:type="spellStart"/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ต์</w:t>
      </w:r>
      <w:proofErr w:type="spellEnd"/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จำนวนจะอยู่ที่จำนวน</w:t>
      </w:r>
      <w:proofErr w:type="spellStart"/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ธ</w:t>
      </w:r>
      <w:proofErr w:type="spellEnd"/>
      <w:r w:rsidR="001E7A5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รดของซีพียูของคอมพิวเตอร์ เพื่อทำการเรียนรู้ในสถานการณ์ที่ต่างกันเพื่อเก็บประสบการณ์ในการเรียนรู้ </w:t>
      </w:r>
      <w:r w:rsidR="006F6A26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และแต่ละส่วนทำการส่งประสบการณ์ส่งกลับไปที่ตัวหลักเพื่อทำการอัพเดทประสบการณ์ไปยังสภาพแวดล้อมหลัก</w:t>
      </w:r>
    </w:p>
    <w:p w14:paraId="09F97AD5" w14:textId="183F9C0D" w:rsidR="00796945" w:rsidRPr="00173D07" w:rsidRDefault="00370DB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</w:p>
    <w:p w14:paraId="23E691F0" w14:textId="442B0425" w:rsidR="00796945" w:rsidRPr="00173D07" w:rsidRDefault="006A7C57" w:rsidP="00173D0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อัลกอริทึมแบบ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Value-Based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อย่าง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QN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ในบางครั้งมักเกิดอาการที่มีค่า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ที่มากกว่าปกติที่ทำให้หาวิธีแก้ปัญหาโดยการแบ่งเป็นสองชุดโดยใช้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ouble-Q-Learning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ฐานของอัลกอริทึมใหม่ เพื่อลดค่าที่เกินออกมามากผิดปกติและทำการชะลอการอัพเดท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พื่อป้องกันการเกิด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ละพัฒนาประสิทธิภาพของอัลกอริทึม และนำมาประเมินกับสภาพแวดล้อมที่ทาง </w:t>
      </w:r>
      <w:proofErr w:type="spellStart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Openai</w:t>
      </w:r>
      <w:proofErr w:type="spellEnd"/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ด้จัดทำไว้ ซึ่งอัลกอริทึมนี้เรียกว่า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TD3 (Twin Delayed Deep Deterministic Policy Gradient)</w:t>
      </w:r>
    </w:p>
    <w:p w14:paraId="35D6E5A3" w14:textId="3E061CAF" w:rsidR="00796945" w:rsidRPr="00173D07" w:rsidRDefault="00796945" w:rsidP="00173D0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lastRenderedPageBreak/>
        <w:tab/>
      </w:r>
      <w:r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โครงสร้างของ 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TD3 (</w:t>
      </w:r>
      <w:r w:rsidR="001E7A59" w:rsidRPr="00173D07">
        <w:rPr>
          <w:rFonts w:ascii="Angsana New" w:hAnsi="Angsana New" w:cs="Angsana New"/>
          <w:color w:val="000000" w:themeColor="text1"/>
          <w:sz w:val="32"/>
          <w:szCs w:val="32"/>
        </w:rPr>
        <w:t>Twin Delayed Deep Deterministic Policy Gradient</w:t>
      </w: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>)</w:t>
      </w:r>
      <w:r w:rsidR="00BD28D6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9946BA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เป็นอัลกอริทึมที่พัฒนาต่อมาจาก </w:t>
      </w:r>
      <w:r w:rsidR="009946BA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DPG (Deep Deterministic Policy Gradient) </w:t>
      </w:r>
      <w:r w:rsidR="009946BA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ซึ่ง</w:t>
      </w:r>
      <w:r w:rsidR="00D7412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อัลกอริทึมนี้จะเหมาะกับการควบคุมแบบต่อเนื่อง ตัวอย่าง เช่น การควบคุมการขับรถอัตโนมัติ โดยที่ </w:t>
      </w:r>
      <w:r w:rsidR="00D74124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DDPG </w:t>
      </w:r>
      <w:r w:rsidR="00D7412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เป็นโมเดลที่ดีแต่มีปัญหาอย่างหนึ่งคือ</w:t>
      </w:r>
      <w:r w:rsidR="00D74124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Error </w:t>
      </w:r>
      <w:r w:rsidR="00D74124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จะเพิ่มจนไม่สามารถไปยังจุดที่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ดีที่สุดที่เรียกว่า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Local Optima TD3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จึงทำมาเพื่อลด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Bias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ของอัลกอริทึมเดิมโดยการแยก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Value Function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ที่ต้องการเป็น 2 ส่วน เพื่อมาประเมิน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แต่ก็มีความเร็วที่น้อยพอสมควร แต่วิธีนี้จะทำให้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Q-Value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ม่มีค่าที่มากเกินไปและทำการอัพเดท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Policy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ให้น้อยครั้งลงเพื่อไม่ให้เกิด </w:t>
      </w:r>
      <w:r w:rsidR="00A90ECF"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Error </w:t>
      </w:r>
      <w:r w:rsidR="00A90ECF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กับตัวโมเดลและทำให้เสถียรมากขึ้น </w:t>
      </w:r>
    </w:p>
    <w:p w14:paraId="46E04EEA" w14:textId="38259318" w:rsidR="00BD28D6" w:rsidRPr="00173D07" w:rsidRDefault="00BD28D6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</w:p>
    <w:p w14:paraId="3BC92723" w14:textId="77777777" w:rsidR="00BD28D6" w:rsidRDefault="00BD28D6" w:rsidP="00371B99">
      <w:pPr>
        <w:pStyle w:val="NormalWeb"/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371B99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2.2.1</w:t>
      </w:r>
      <w:r w:rsidR="00371B99" w:rsidRPr="00371B99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มาตรฐานการเรียนรู้แบบเสริมกำลังเพื่อการควบคุมอย่างต่อเนื่อง </w:t>
      </w:r>
      <w:r w:rsidR="00371B99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(</w:t>
      </w:r>
      <w:r w:rsidR="00371B99" w:rsidRPr="00371B99">
        <w:rPr>
          <w:rFonts w:ascii="Angsana New" w:hAnsi="Angsana New" w:cs="Angsana New"/>
          <w:b/>
          <w:bCs/>
          <w:sz w:val="32"/>
          <w:szCs w:val="32"/>
        </w:rPr>
        <w:t>Benchmarking Deep Reinforcement Learning for Continuous Control</w:t>
      </w:r>
      <w:r w:rsidR="00371B99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</w:rPr>
        <w:t>)</w:t>
      </w:r>
    </w:p>
    <w:p w14:paraId="43FAFBA6" w14:textId="64D3C8D0" w:rsidR="003B7BD7" w:rsidRPr="009D224B" w:rsidRDefault="004268B4" w:rsidP="00C20DFC">
      <w:pPr>
        <w:pStyle w:val="NormalWeb"/>
        <w:rPr>
          <w:rFonts w:ascii="Angsana New" w:hAnsi="Angsana New" w:cs="Angsana New"/>
          <w:color w:val="000000" w:themeColor="text1"/>
          <w:sz w:val="32"/>
          <w:szCs w:val="32"/>
        </w:rPr>
        <w:sectPr w:rsidR="003B7BD7" w:rsidRPr="009D224B" w:rsidSect="009C7751">
          <w:pgSz w:w="11900" w:h="16840"/>
          <w:pgMar w:top="1440" w:right="1440" w:bottom="1440" w:left="2160" w:header="709" w:footer="709" w:gutter="0"/>
          <w:cols w:space="708"/>
          <w:titlePg/>
          <w:docGrid w:linePitch="360"/>
        </w:sectPr>
      </w:pP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8F2776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8F2776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ในงานวิจัยนี้จะพูดถึงเรื่องการนำเอาวิธีพื้นฐา</w:t>
      </w:r>
      <w:r w:rsidR="00A913A0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นมา</w:t>
      </w:r>
      <w:r w:rsidR="008F2776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ใช้กับการเรียนรู้แบบเสริมกำลัง</w:t>
      </w:r>
      <w:r w:rsidR="00A913A0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ได้แก่ </w:t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br/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- </w:t>
      </w:r>
      <w:r w:rsidR="00A913A0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REINFORCE</w:t>
      </w:r>
      <w:r w:rsidR="009D224B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(เป็นวิธีพื้นที่ที่ใช้กันทั่วไป)</w:t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br/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- </w:t>
      </w:r>
      <w:r w:rsidR="00A913A0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TNPG</w:t>
      </w:r>
      <w:r w:rsidR="009D224B" w:rsidRPr="009D224B">
        <w:rPr>
          <w:rFonts w:ascii="Angsana New" w:hAnsi="Angsana New" w:cs="Angsana New"/>
          <w:color w:val="000000" w:themeColor="text1"/>
          <w:sz w:val="32"/>
          <w:szCs w:val="32"/>
        </w:rPr>
        <w:t>(</w:t>
      </w:r>
      <w:r w:rsidR="009D224B" w:rsidRPr="009D224B">
        <w:rPr>
          <w:rFonts w:ascii="Angsana New" w:hAnsi="Angsana New" w:cs="Angsana New"/>
          <w:sz w:val="32"/>
          <w:szCs w:val="32"/>
        </w:rPr>
        <w:t>Truncated Natural Policy Gradient</w:t>
      </w:r>
      <w:r w:rsidR="009D224B" w:rsidRPr="009D224B">
        <w:rPr>
          <w:rFonts w:ascii="Angsana New" w:hAnsi="Angsana New" w:cs="Angsana New"/>
          <w:sz w:val="32"/>
          <w:szCs w:val="32"/>
        </w:rPr>
        <w:t>)</w:t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br/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- </w:t>
      </w:r>
      <w:r w:rsidR="00A913A0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RWR</w:t>
      </w:r>
      <w:r w:rsidR="009D224B" w:rsidRPr="009D224B">
        <w:rPr>
          <w:rFonts w:ascii="Angsana New" w:hAnsi="Angsana New" w:cs="Angsana New"/>
          <w:color w:val="000000" w:themeColor="text1"/>
          <w:sz w:val="32"/>
          <w:szCs w:val="32"/>
        </w:rPr>
        <w:t>(</w:t>
      </w:r>
      <w:r w:rsidR="009D224B" w:rsidRPr="009D224B">
        <w:rPr>
          <w:rFonts w:ascii="Angsana New" w:hAnsi="Angsana New" w:cs="Angsana New"/>
          <w:sz w:val="32"/>
          <w:szCs w:val="32"/>
        </w:rPr>
        <w:t>Reward-Weighted Regression</w:t>
      </w:r>
      <w:r w:rsidR="009D224B" w:rsidRPr="009D224B">
        <w:rPr>
          <w:rFonts w:ascii="Angsana New" w:hAnsi="Angsana New" w:cs="Angsana New"/>
          <w:sz w:val="32"/>
          <w:szCs w:val="32"/>
        </w:rPr>
        <w:t>)</w:t>
      </w:r>
      <w:r w:rsidR="00A913A0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, </w:t>
      </w:r>
      <w:r w:rsidR="0012438C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REPS</w:t>
      </w:r>
      <w:r w:rsidR="009D224B" w:rsidRPr="009D224B">
        <w:rPr>
          <w:rFonts w:ascii="Angsana New" w:hAnsi="Angsana New" w:cs="Angsana New"/>
          <w:color w:val="000000" w:themeColor="text1"/>
          <w:sz w:val="32"/>
          <w:szCs w:val="32"/>
        </w:rPr>
        <w:t>(</w:t>
      </w:r>
      <w:r w:rsidR="009D224B" w:rsidRPr="009D224B">
        <w:rPr>
          <w:rFonts w:ascii="Angsana New" w:hAnsi="Angsana New" w:cs="Angsana New"/>
          <w:sz w:val="32"/>
          <w:szCs w:val="32"/>
        </w:rPr>
        <w:t>Relative Entropy Policy Search</w:t>
      </w:r>
      <w:r w:rsidR="009D224B" w:rsidRPr="009D224B">
        <w:rPr>
          <w:rFonts w:ascii="Angsana New" w:hAnsi="Angsana New" w:cs="Angsana New"/>
          <w:sz w:val="32"/>
          <w:szCs w:val="32"/>
        </w:rPr>
        <w:t>)</w:t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br/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- </w:t>
      </w:r>
      <w:r w:rsidR="0012438C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TRPO</w:t>
      </w:r>
      <w:r w:rsidR="009D224B" w:rsidRPr="009D224B">
        <w:rPr>
          <w:rFonts w:ascii="Angsana New" w:hAnsi="Angsana New" w:cs="Angsana New"/>
          <w:color w:val="000000" w:themeColor="text1"/>
          <w:sz w:val="32"/>
          <w:szCs w:val="32"/>
        </w:rPr>
        <w:t>(</w:t>
      </w:r>
      <w:r w:rsidR="009D224B" w:rsidRPr="009D224B">
        <w:rPr>
          <w:rFonts w:ascii="Angsana New" w:hAnsi="Angsana New" w:cs="Angsana New"/>
          <w:sz w:val="32"/>
          <w:szCs w:val="32"/>
        </w:rPr>
        <w:t>Trust Region Policy Optimization</w:t>
      </w:r>
      <w:r w:rsidR="009D224B" w:rsidRPr="009D224B">
        <w:rPr>
          <w:rFonts w:ascii="Angsana New" w:hAnsi="Angsana New" w:cs="Angsana New"/>
          <w:sz w:val="32"/>
          <w:szCs w:val="32"/>
        </w:rPr>
        <w:t>)</w:t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br/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- </w:t>
      </w:r>
      <w:r w:rsidR="0012438C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CEM</w:t>
      </w:r>
      <w:r w:rsidR="009D224B" w:rsidRPr="009D224B">
        <w:rPr>
          <w:rFonts w:ascii="Angsana New" w:hAnsi="Angsana New" w:cs="Angsana New"/>
          <w:color w:val="000000" w:themeColor="text1"/>
          <w:sz w:val="32"/>
          <w:szCs w:val="32"/>
        </w:rPr>
        <w:t>(</w:t>
      </w:r>
      <w:r w:rsidR="009D224B" w:rsidRPr="009D224B">
        <w:rPr>
          <w:rFonts w:ascii="Angsana New" w:hAnsi="Angsana New" w:cs="Angsana New"/>
          <w:sz w:val="32"/>
          <w:szCs w:val="32"/>
        </w:rPr>
        <w:t xml:space="preserve">Cross Entropy Method </w:t>
      </w:r>
      <w:r w:rsidR="009D224B" w:rsidRPr="009D224B">
        <w:rPr>
          <w:rFonts w:ascii="Angsana New" w:hAnsi="Angsana New" w:cs="Angsana New"/>
          <w:sz w:val="32"/>
          <w:szCs w:val="32"/>
        </w:rPr>
        <w:t>)</w:t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br/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- </w:t>
      </w:r>
      <w:r w:rsidR="0012438C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CMA-ES</w:t>
      </w:r>
      <w:r w:rsidR="009D224B" w:rsidRPr="009D224B">
        <w:rPr>
          <w:rFonts w:ascii="Angsana New" w:hAnsi="Angsana New" w:cs="Angsana New"/>
          <w:color w:val="000000" w:themeColor="text1"/>
          <w:sz w:val="32"/>
          <w:szCs w:val="32"/>
        </w:rPr>
        <w:t>(</w:t>
      </w:r>
      <w:r w:rsidR="009D224B" w:rsidRPr="009D224B">
        <w:rPr>
          <w:rFonts w:ascii="Angsana New" w:hAnsi="Angsana New" w:cs="Angsana New"/>
          <w:sz w:val="32"/>
          <w:szCs w:val="32"/>
        </w:rPr>
        <w:t>Covariance Matrix Adaption Evolution Strategy</w:t>
      </w:r>
      <w:r w:rsidR="009D224B" w:rsidRPr="009D224B">
        <w:rPr>
          <w:rFonts w:ascii="Angsana New" w:hAnsi="Angsana New" w:cs="Angsana New"/>
          <w:sz w:val="32"/>
          <w:szCs w:val="32"/>
        </w:rPr>
        <w:t>)</w:t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br/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- </w:t>
      </w:r>
      <w:r w:rsidR="0012438C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DDPG</w:t>
      </w:r>
      <w:r w:rsidR="009D224B" w:rsidRPr="009D224B">
        <w:rPr>
          <w:rFonts w:ascii="Angsana New" w:hAnsi="Angsana New" w:cs="Angsana New"/>
          <w:color w:val="000000" w:themeColor="text1"/>
          <w:sz w:val="32"/>
          <w:szCs w:val="32"/>
        </w:rPr>
        <w:t>(</w:t>
      </w:r>
      <w:r w:rsidR="009D224B" w:rsidRPr="009D224B">
        <w:rPr>
          <w:rFonts w:ascii="Angsana New" w:hAnsi="Angsana New" w:cs="Angsana New"/>
          <w:sz w:val="32"/>
          <w:szCs w:val="32"/>
        </w:rPr>
        <w:t>Deep Deterministic Policy Gradient</w:t>
      </w:r>
      <w:r w:rsidR="009D224B" w:rsidRPr="009D224B">
        <w:rPr>
          <w:rFonts w:ascii="Angsana New" w:hAnsi="Angsana New" w:cs="Angsana New"/>
          <w:sz w:val="32"/>
          <w:szCs w:val="32"/>
        </w:rPr>
        <w:t>)</w:t>
      </w:r>
      <w:r w:rsidR="00A913A0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br/>
      </w:r>
      <w:r w:rsidR="009D224B">
        <w:rPr>
          <w:rFonts w:ascii="Angsana New" w:hAnsi="Angsana New" w:cs="Angsana New"/>
          <w:color w:val="000000" w:themeColor="text1"/>
          <w:sz w:val="32"/>
          <w:szCs w:val="32"/>
        </w:rPr>
        <w:tab/>
      </w:r>
      <w:bookmarkStart w:id="14" w:name="_GoBack"/>
      <w:bookmarkEnd w:id="14"/>
      <w:r w:rsidR="008F2776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มาเปรียบเทียบ</w:t>
      </w:r>
      <w:r w:rsidR="0012438C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กัน</w:t>
      </w:r>
      <w:r w:rsidR="000F7E89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เพื่อวัดประสิทธิภาพของวิธีที่นำมาใช้ </w:t>
      </w:r>
      <w:r w:rsidR="008F2776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โดยสภาพแวดล้อมที่นำมาท</w:t>
      </w:r>
      <w:r w:rsidR="00A913A0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ดสอบจะเป็นแบบพื้นฐานที่นำมาใช้กันไปจนถึงเกมในรูปแบบสามมิติ</w:t>
      </w:r>
      <w:r w:rsidR="00C20DFC" w:rsidRPr="009D224B">
        <w:rPr>
          <w:rFonts w:ascii="Angsana New" w:hAnsi="Angsana New" w:cs="Angsana New"/>
          <w:color w:val="000000" w:themeColor="text1"/>
          <w:sz w:val="32"/>
          <w:szCs w:val="32"/>
        </w:rPr>
        <w:t xml:space="preserve"> </w:t>
      </w:r>
      <w:r w:rsidR="00C20DFC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ผลลัพธ์ของการทดลองในงานวิจัยนี้คือ </w:t>
      </w:r>
      <w:r w:rsidR="002E3C9F" w:rsidRPr="009D224B">
        <w:rPr>
          <w:rFonts w:ascii="Angsana New" w:hAnsi="Angsana New" w:cs="Angsana New"/>
          <w:color w:val="000000" w:themeColor="text1"/>
          <w:sz w:val="32"/>
          <w:szCs w:val="32"/>
          <w:cs/>
        </w:rPr>
        <w:t>TNPG, TRPO และ DDPG เหมาะสำหรับการฝึก</w:t>
      </w:r>
      <w:r w:rsidR="002E3C9F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โดยใช้โครงข่ายประสาทเทียมในเชิงลึกเพื่อหาวิธีที่จะไปให้ถึงเป้าหมายได้ดีที่สุด</w:t>
      </w:r>
      <w:r w:rsidR="00A402A2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begin" w:fldLock="1"/>
      </w:r>
      <w:r w:rsidR="00A402A2">
        <w:rPr>
          <w:rFonts w:ascii="Angsana New" w:hAnsi="Angsana New" w:cs="Angsana New"/>
          <w:color w:val="000000" w:themeColor="text1"/>
          <w:sz w:val="32"/>
          <w:szCs w:val="32"/>
        </w:rPr>
        <w:instrText>ADDIN CSL_CITATION {"citationItems":[{"id":"ITEM-1","itemData":{"author":[{"dropping-particle":"","family":"Duan","given":"Yan","non-dropping-particle":"","parse-names":false,"suffix":""},{"dropping-particle":"","family":"Chen","given":"Xi","non-dropping-particle":"","parse-names":false,"suffix":""},{"dropping-particle":"","family":"Houthooft","given":"Rein","non-dropping-particle":"","parse-names":false,"suffix":""},{"dropping-particle":"","family":"Schulman","given":"John","non-dropping-particle":"","parse-names":false,"suffix":""},{"dropping-particle":"","family":"Abbeel","given":"Pieter","non-dropping-particle":"","parse-names":false,"suffix":""}],"container-title":"International Conference on Machine Learning","id":"ITEM-1","issued":{"date-parts":[["2016"]]},"page":"1329-1338","title":"Benchmarking deep reinforcement learning for continuous control","type":"paper-conference"},"uris":["http://www.mendeley.com/documents/?uuid=08a6c29b-21f4-421a-b783-0e29100fcf49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402A2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separate"/>
      </w:r>
      <w:r w:rsidR="00A402A2" w:rsidRPr="00A402A2">
        <w:rPr>
          <w:rFonts w:ascii="Angsana New" w:hAnsi="Angsana New" w:cs="Angsana New"/>
          <w:noProof/>
          <w:color w:val="000000" w:themeColor="text1"/>
          <w:sz w:val="32"/>
          <w:szCs w:val="32"/>
        </w:rPr>
        <w:t>[1]</w:t>
      </w:r>
      <w:r w:rsidR="00A402A2">
        <w:rPr>
          <w:rFonts w:ascii="Angsana New" w:hAnsi="Angsana New" w:cs="Angsana New"/>
          <w:color w:val="000000" w:themeColor="text1"/>
          <w:sz w:val="32"/>
          <w:szCs w:val="32"/>
          <w:cs/>
        </w:rPr>
        <w:fldChar w:fldCharType="end"/>
      </w:r>
    </w:p>
    <w:p w14:paraId="29057982" w14:textId="4D12DF40" w:rsidR="0019462F" w:rsidRPr="00173D07" w:rsidRDefault="009E32CA" w:rsidP="0019462F">
      <w:pPr>
        <w:pStyle w:val="Heading1"/>
        <w:jc w:val="center"/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</w:rPr>
      </w:pPr>
      <w:bookmarkStart w:id="15" w:name="_Toc21278625"/>
      <w:r w:rsidRPr="00173D07">
        <w:rPr>
          <w:rFonts w:ascii="Angsana New" w:eastAsiaTheme="minorHAnsi" w:hAnsi="Angsana New" w:cs="Angsana New"/>
          <w:b/>
          <w:bCs/>
          <w:color w:val="000000" w:themeColor="text1"/>
          <w:sz w:val="40"/>
          <w:cs/>
        </w:rPr>
        <w:lastRenderedPageBreak/>
        <w:t xml:space="preserve">บทที่ </w:t>
      </w:r>
      <w:r w:rsidRPr="00173D07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t>3</w:t>
      </w:r>
      <w:r w:rsidR="00173D07" w:rsidRPr="00173D07">
        <w:rPr>
          <w:rFonts w:ascii="Angsana New" w:eastAsiaTheme="minorHAnsi" w:hAnsi="Angsana New" w:cs="Angsana New"/>
          <w:b/>
          <w:bCs/>
          <w:color w:val="000000" w:themeColor="text1"/>
          <w:sz w:val="40"/>
        </w:rPr>
        <w:br/>
      </w:r>
      <w:r w:rsidRPr="00173D07">
        <w:rPr>
          <w:rFonts w:ascii="Angsana New" w:eastAsiaTheme="minorHAnsi" w:hAnsi="Angsana New" w:cs="Angsana New"/>
          <w:b/>
          <w:bCs/>
          <w:color w:val="000000" w:themeColor="text1"/>
          <w:sz w:val="48"/>
          <w:szCs w:val="48"/>
          <w:cs/>
        </w:rPr>
        <w:t>วิธีการดำเนินงาน</w:t>
      </w:r>
      <w:bookmarkEnd w:id="15"/>
    </w:p>
    <w:p w14:paraId="32B97CC4" w14:textId="5B259EDA" w:rsidR="0019462F" w:rsidRPr="00173D07" w:rsidRDefault="0019462F" w:rsidP="0019462F">
      <w:pPr>
        <w:pStyle w:val="Heading1"/>
        <w:jc w:val="thaiDistribute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bookmarkStart w:id="16" w:name="_Toc21278626"/>
      <w:r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3.1 </w:t>
      </w:r>
      <w:r w:rsidR="005B4433"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โปรแกรม</w:t>
      </w:r>
      <w:r w:rsidR="008C300D"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หรือซอฟต์แวร์</w:t>
      </w:r>
      <w:r w:rsidR="005B4433"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ที่ใช้ในการพัฒนา</w:t>
      </w:r>
      <w:bookmarkEnd w:id="16"/>
    </w:p>
    <w:p w14:paraId="37F8CA97" w14:textId="77777777" w:rsidR="00371B99" w:rsidRDefault="0019462F" w:rsidP="00173D07">
      <w:pPr>
        <w:pStyle w:val="Heading2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ab/>
      </w:r>
      <w:bookmarkStart w:id="17" w:name="_Toc21278627"/>
      <w:r w:rsidRPr="00371B99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3.1.1 </w:t>
      </w:r>
      <w:r w:rsidR="008C300D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ภาษา</w:t>
      </w:r>
      <w:proofErr w:type="spellStart"/>
      <w:r w:rsidR="008C300D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ไพ</w:t>
      </w:r>
      <w:proofErr w:type="spellEnd"/>
      <w:r w:rsidR="008C300D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>ทอน</w:t>
      </w:r>
      <w:bookmarkEnd w:id="17"/>
      <w:r w:rsidR="008C300D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</w:t>
      </w:r>
    </w:p>
    <w:p w14:paraId="45B18793" w14:textId="69681590" w:rsidR="00173D07" w:rsidRPr="00173D07" w:rsidRDefault="00371B99" w:rsidP="00371B99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8C300D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>สำหรับการเขียนโครงสร้างของงานวิจัย ซึ่งประกอบไปด้วย</w:t>
      </w:r>
      <w:r w:rsidR="00D344A2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ไลบรารี</w:t>
      </w:r>
      <w:r w:rsidR="008C300D" w:rsidRPr="00173D07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ดังนี้</w:t>
      </w:r>
    </w:p>
    <w:p w14:paraId="79F38B3D" w14:textId="7C705AAF" w:rsidR="00173D07" w:rsidRPr="00371B99" w:rsidRDefault="00371B99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>
        <w:rPr>
          <w:rFonts w:ascii="Angsana New" w:hAnsi="Angsana New" w:cs="Angsana New"/>
          <w:color w:val="000000" w:themeColor="text1"/>
          <w:szCs w:val="32"/>
        </w:rPr>
        <w:tab/>
      </w:r>
      <w:r>
        <w:rPr>
          <w:rFonts w:ascii="Angsana New" w:hAnsi="Angsana New" w:cs="Angsana New"/>
          <w:color w:val="000000" w:themeColor="text1"/>
          <w:szCs w:val="32"/>
        </w:rPr>
        <w:tab/>
      </w:r>
      <w:r>
        <w:rPr>
          <w:rFonts w:ascii="Angsana New" w:hAnsi="Angsana New" w:cs="Angsana New"/>
          <w:color w:val="000000" w:themeColor="text1"/>
          <w:szCs w:val="32"/>
        </w:rPr>
        <w:tab/>
      </w:r>
      <w:r w:rsidR="0019462F" w:rsidRPr="00371B99">
        <w:rPr>
          <w:rFonts w:ascii="Angsana New" w:hAnsi="Angsana New" w:cs="Angsana New"/>
          <w:color w:val="000000" w:themeColor="text1"/>
          <w:sz w:val="32"/>
          <w:szCs w:val="32"/>
        </w:rPr>
        <w:t xml:space="preserve">3.1.1.1 </w:t>
      </w:r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</w:rPr>
        <w:t>Gym</w:t>
      </w:r>
    </w:p>
    <w:p w14:paraId="484A2CA6" w14:textId="1BBCB1CF" w:rsidR="00173D07" w:rsidRPr="00371B99" w:rsidRDefault="00371B99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19462F" w:rsidRPr="00371B99">
        <w:rPr>
          <w:rFonts w:ascii="Angsana New" w:hAnsi="Angsana New" w:cs="Angsana New"/>
          <w:color w:val="000000" w:themeColor="text1"/>
          <w:sz w:val="32"/>
          <w:szCs w:val="32"/>
        </w:rPr>
        <w:t xml:space="preserve">3.1.1.2 </w:t>
      </w:r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</w:rPr>
        <w:t>Gym-retro</w:t>
      </w:r>
    </w:p>
    <w:p w14:paraId="171D1ADE" w14:textId="2EC2A63E" w:rsidR="00173D07" w:rsidRPr="00371B99" w:rsidRDefault="00371B99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19462F" w:rsidRPr="00371B99">
        <w:rPr>
          <w:rFonts w:ascii="Angsana New" w:hAnsi="Angsana New" w:cs="Angsana New"/>
          <w:color w:val="000000" w:themeColor="text1"/>
          <w:sz w:val="32"/>
          <w:szCs w:val="32"/>
        </w:rPr>
        <w:t xml:space="preserve">3.1.1.3 </w:t>
      </w:r>
      <w:proofErr w:type="spellStart"/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</w:rPr>
        <w:t>Numpy</w:t>
      </w:r>
      <w:proofErr w:type="spellEnd"/>
    </w:p>
    <w:p w14:paraId="3F3FC51D" w14:textId="6B0EB856" w:rsidR="00173D07" w:rsidRPr="00371B99" w:rsidRDefault="00371B99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19462F" w:rsidRPr="00371B99">
        <w:rPr>
          <w:rFonts w:ascii="Angsana New" w:hAnsi="Angsana New" w:cs="Angsana New"/>
          <w:color w:val="000000" w:themeColor="text1"/>
          <w:sz w:val="32"/>
          <w:szCs w:val="32"/>
        </w:rPr>
        <w:t xml:space="preserve">3.1.1.4 </w:t>
      </w:r>
      <w:proofErr w:type="spellStart"/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</w:rPr>
        <w:t>Mapplotlib</w:t>
      </w:r>
      <w:proofErr w:type="spellEnd"/>
    </w:p>
    <w:p w14:paraId="17F992EC" w14:textId="782782CF" w:rsidR="0019462F" w:rsidRPr="00371B99" w:rsidRDefault="00371B99" w:rsidP="009F1BB3">
      <w:pPr>
        <w:jc w:val="thaiDistribute"/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19462F" w:rsidRPr="00371B99">
        <w:rPr>
          <w:rFonts w:ascii="Angsana New" w:hAnsi="Angsana New" w:cs="Angsana New"/>
          <w:color w:val="000000" w:themeColor="text1"/>
          <w:sz w:val="32"/>
          <w:szCs w:val="32"/>
        </w:rPr>
        <w:t xml:space="preserve">3.1.1.5 </w:t>
      </w:r>
      <w:proofErr w:type="spellStart"/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</w:rPr>
        <w:t>Tensorflow</w:t>
      </w:r>
      <w:proofErr w:type="spellEnd"/>
      <w:r w:rsidR="00FA366B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เป็น</w:t>
      </w:r>
      <w:r w:rsidR="00D344A2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ไลบรารี </w:t>
      </w:r>
      <w:proofErr w:type="spellStart"/>
      <w:r w:rsidR="00D344A2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Deep</w:t>
      </w:r>
      <w:proofErr w:type="spellEnd"/>
      <w:r w:rsidR="00D344A2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proofErr w:type="spellStart"/>
      <w:r w:rsidR="00D344A2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learning</w:t>
      </w:r>
      <w:proofErr w:type="spellEnd"/>
      <w:r w:rsidR="00D344A2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  <w:r w:rsidR="009F1BB3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ที่นำ</w:t>
      </w:r>
      <w:r w:rsidR="00D344A2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มาใช้</w:t>
      </w:r>
      <w:r w:rsidR="009F1BB3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ร่วมกับ</w:t>
      </w:r>
      <w:r w:rsidR="00D344A2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การทำงานของ การเรียนรู้แบบเสริมกำลัง</w:t>
      </w:r>
      <w:r w:rsidR="009F1BB3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ให้เป็นการทำงานแบบเชิงลึกเพื่อเพิ่มประสิทธิภาพการทำงานให้สูงขึ้น</w:t>
      </w:r>
    </w:p>
    <w:p w14:paraId="45535A95" w14:textId="77777777" w:rsidR="00371B99" w:rsidRDefault="0019462F" w:rsidP="00173D07">
      <w:pPr>
        <w:pStyle w:val="Heading2"/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Cs w:val="32"/>
        </w:rPr>
        <w:tab/>
      </w:r>
      <w:bookmarkStart w:id="18" w:name="_Toc21278628"/>
      <w:r w:rsidRPr="00371B99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1.2</w:t>
      </w:r>
      <w:r w:rsidRPr="00173D07">
        <w:rPr>
          <w:rFonts w:ascii="Angsana New" w:hAnsi="Angsana New" w:cs="Angsana New"/>
          <w:color w:val="000000" w:themeColor="text1"/>
          <w:szCs w:val="32"/>
        </w:rPr>
        <w:t xml:space="preserve"> </w:t>
      </w:r>
      <w:r w:rsidR="00C60E99" w:rsidRPr="00371B99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 xml:space="preserve">ไฟล์เกม </w:t>
      </w:r>
      <w:proofErr w:type="spellStart"/>
      <w:r w:rsidR="00C60E99" w:rsidRPr="00371B99">
        <w:rPr>
          <w:rFonts w:ascii="Angsana New" w:hAnsi="Angsana New" w:cs="Angsana New" w:hint="cs"/>
          <w:b/>
          <w:bCs/>
          <w:color w:val="000000" w:themeColor="text1"/>
          <w:sz w:val="32"/>
          <w:szCs w:val="32"/>
          <w:cs/>
        </w:rPr>
        <w:t>Kaboom</w:t>
      </w:r>
      <w:bookmarkEnd w:id="18"/>
      <w:proofErr w:type="spellEnd"/>
      <w:r w:rsidR="00C60E9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 xml:space="preserve"> </w:t>
      </w:r>
    </w:p>
    <w:p w14:paraId="32C4FC5E" w14:textId="4FE0E3DD" w:rsidR="0019462F" w:rsidRPr="00173D07" w:rsidRDefault="00371B99" w:rsidP="00371B99">
      <w:pPr>
        <w:rPr>
          <w:rFonts w:ascii="Angsana New" w:hAnsi="Angsana New" w:cs="Angsana New"/>
          <w:color w:val="000000" w:themeColor="text1"/>
          <w:szCs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>
        <w:rPr>
          <w:rFonts w:ascii="Angsana New" w:hAnsi="Angsana New" w:cs="Angsana New"/>
          <w:color w:val="000000" w:themeColor="text1"/>
          <w:sz w:val="32"/>
          <w:szCs w:val="32"/>
        </w:rPr>
        <w:tab/>
      </w:r>
      <w:r w:rsidR="00C60E99" w:rsidRPr="00173D07">
        <w:rPr>
          <w:rFonts w:ascii="Angsana New" w:hAnsi="Angsana New" w:cs="Angsana New" w:hint="cs"/>
          <w:color w:val="000000" w:themeColor="text1"/>
          <w:sz w:val="32"/>
          <w:szCs w:val="32"/>
          <w:cs/>
        </w:rPr>
        <w:t>สำหรับการสร้าง สภาพแวดล้อม</w:t>
      </w:r>
    </w:p>
    <w:p w14:paraId="0ADD5812" w14:textId="570D796F" w:rsidR="0019462F" w:rsidRPr="00173D07" w:rsidRDefault="0019462F" w:rsidP="0019462F">
      <w:pPr>
        <w:pStyle w:val="Heading1"/>
        <w:jc w:val="thaiDistribute"/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</w:pPr>
      <w:bookmarkStart w:id="19" w:name="_Toc21278629"/>
      <w:r w:rsidRPr="00173D07">
        <w:rPr>
          <w:rFonts w:ascii="Angsana New" w:hAnsi="Angsana New" w:cs="Angsana New"/>
          <w:b/>
          <w:bCs/>
          <w:color w:val="000000" w:themeColor="text1"/>
          <w:sz w:val="36"/>
          <w:szCs w:val="36"/>
        </w:rPr>
        <w:t>3.2</w:t>
      </w:r>
      <w:r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</w:rPr>
        <w:t xml:space="preserve"> </w:t>
      </w:r>
      <w:r w:rsidR="005B4433" w:rsidRPr="00173D07">
        <w:rPr>
          <w:rFonts w:ascii="Angsana New" w:eastAsiaTheme="minorHAnsi" w:hAnsi="Angsana New" w:cs="Angsana New"/>
          <w:b/>
          <w:bCs/>
          <w:color w:val="000000" w:themeColor="text1"/>
          <w:sz w:val="36"/>
          <w:szCs w:val="36"/>
          <w:cs/>
        </w:rPr>
        <w:t>ขั้นตอนการดำเนินงาน</w:t>
      </w:r>
      <w:bookmarkEnd w:id="19"/>
    </w:p>
    <w:p w14:paraId="781B0E22" w14:textId="77777777" w:rsidR="0019462F" w:rsidRPr="00371B99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173D07">
        <w:rPr>
          <w:rFonts w:ascii="Angsana New" w:hAnsi="Angsana New" w:cs="Angsana New"/>
          <w:color w:val="000000" w:themeColor="text1"/>
          <w:szCs w:val="32"/>
        </w:rPr>
        <w:tab/>
      </w: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 xml:space="preserve">3.2.1 </w:t>
      </w:r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คิดหัวข้อโครงงานเพื่อนำเสนออาจารย์ที่ปรึกษาโครงงาน</w:t>
      </w:r>
    </w:p>
    <w:p w14:paraId="07FA2106" w14:textId="77777777" w:rsidR="0019462F" w:rsidRPr="00371B99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3.2.2 </w:t>
      </w:r>
      <w:r w:rsidR="007D2A65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ศึกษาและค้นคว้าการทำงานของไลบรารี่</w:t>
      </w:r>
      <w:proofErr w:type="spellStart"/>
      <w:r w:rsidR="007D2A65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ต่างๆ</w:t>
      </w:r>
      <w:proofErr w:type="spellEnd"/>
      <w:r w:rsidR="007D2A65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ที่นำมาใช้ในการทำโครงงาน</w:t>
      </w:r>
    </w:p>
    <w:p w14:paraId="7B889CE5" w14:textId="77777777" w:rsidR="0019462F" w:rsidRPr="00371B99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3.2.3 </w:t>
      </w:r>
      <w:r w:rsidR="008C300D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ศึกษาและค้นคว้าข้อมูลที่งานวิจัยที่เกี่ยวข้องกับ</w:t>
      </w:r>
      <w:r w:rsidR="007D2A65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 xml:space="preserve"> การเรียนรู้แบบเสริมกำลัง เพื่อนำมาประยุกต์ใช้งานกับโครงงานของผู้จัดทำ</w:t>
      </w:r>
    </w:p>
    <w:p w14:paraId="271F539A" w14:textId="77777777" w:rsidR="0019462F" w:rsidRPr="00371B99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3.2.4 </w:t>
      </w:r>
      <w:r w:rsidR="007D2A65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จัดทำการสร้างสภาพแวดล้อมของตัวเกมที่จะใช้ในการนำเสนองานวิจัย และใช้สภาพแวดล้อมที่สร้างขึ้นเพื่อทำการ</w:t>
      </w:r>
      <w:r w:rsidR="00CB40D1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สอนใ</w:t>
      </w:r>
      <w:r w:rsidR="007D2A65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ห้คอมพิวเตอร์เรียนรู้และนำมาวัดผล</w:t>
      </w:r>
      <w:r w:rsidR="0060657D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การทดลอง</w:t>
      </w:r>
    </w:p>
    <w:p w14:paraId="1A3E5A98" w14:textId="77777777" w:rsidR="0019462F" w:rsidRPr="00371B99" w:rsidRDefault="0019462F" w:rsidP="00173D07">
      <w:pPr>
        <w:rPr>
          <w:rFonts w:ascii="Angsana New" w:hAnsi="Angsana New" w:cs="Angsana New"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  <w:t>3.2.5</w:t>
      </w:r>
      <w:r w:rsidR="00CB40D1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จัดทำการสอนให้คอมพิวเตอร์เรียนรู</w:t>
      </w:r>
      <w:r w:rsidR="00D33194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้และตัดสินใจด้วยตัวเอง โดยใช้อัลกอริทึมที่เกี่ยวกับการเรียนรู้แบบเสริมกำลัง โดยทำการเรียนรู้ภายใต้สภาพแวดล้อมที่กำหนด</w:t>
      </w:r>
    </w:p>
    <w:p w14:paraId="054947C1" w14:textId="6F672619" w:rsidR="0060657D" w:rsidRPr="00371B99" w:rsidRDefault="0019462F" w:rsidP="00173D07">
      <w:pPr>
        <w:rPr>
          <w:rFonts w:ascii="Angsana New" w:hAnsi="Angsana New" w:cs="Angsana New"/>
          <w:b/>
          <w:bCs/>
          <w:color w:val="000000" w:themeColor="text1"/>
          <w:sz w:val="32"/>
          <w:szCs w:val="32"/>
        </w:rPr>
      </w:pPr>
      <w:r w:rsidRPr="00371B99">
        <w:rPr>
          <w:rFonts w:ascii="Angsana New" w:hAnsi="Angsana New" w:cs="Angsana New"/>
          <w:color w:val="000000" w:themeColor="text1"/>
          <w:sz w:val="32"/>
          <w:szCs w:val="32"/>
        </w:rPr>
        <w:tab/>
        <w:t xml:space="preserve">3.2.6 </w:t>
      </w:r>
      <w:r w:rsidR="00D33194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จัดทำรูปแบบการนำเสนอของผลที่ได้จากการเรียนรู้ของคอมพิวเตอร์ ในรูปแบบกราฟแบบแผนภูมิเส้น</w:t>
      </w:r>
      <w:r w:rsidR="0060657D" w:rsidRPr="00371B99">
        <w:rPr>
          <w:rFonts w:ascii="Angsana New" w:hAnsi="Angsana New" w:cs="Angsana New"/>
          <w:b/>
          <w:bCs/>
          <w:color w:val="000000" w:themeColor="text1"/>
          <w:sz w:val="32"/>
          <w:szCs w:val="32"/>
          <w:cs/>
        </w:rPr>
        <w:t xml:space="preserve"> </w:t>
      </w:r>
      <w:r w:rsidR="0060657D" w:rsidRPr="00371B99">
        <w:rPr>
          <w:rFonts w:ascii="Angsana New" w:hAnsi="Angsana New" w:cs="Angsana New"/>
          <w:color w:val="000000" w:themeColor="text1"/>
          <w:sz w:val="32"/>
          <w:szCs w:val="32"/>
          <w:cs/>
        </w:rPr>
        <w:t>และทำรายงานสรุปผลการทดลอง</w:t>
      </w:r>
    </w:p>
    <w:p w14:paraId="19F64F86" w14:textId="19558CEB" w:rsidR="00433397" w:rsidRPr="00371B99" w:rsidRDefault="00433397" w:rsidP="00433397">
      <w:pPr>
        <w:rPr>
          <w:color w:val="000000" w:themeColor="text1"/>
          <w:sz w:val="32"/>
          <w:szCs w:val="32"/>
        </w:rPr>
      </w:pPr>
    </w:p>
    <w:p w14:paraId="020BC08F" w14:textId="17E6CF5F" w:rsidR="00433397" w:rsidRPr="00371B99" w:rsidRDefault="00433397" w:rsidP="00433397">
      <w:pPr>
        <w:rPr>
          <w:color w:val="000000" w:themeColor="text1"/>
          <w:sz w:val="32"/>
          <w:szCs w:val="32"/>
        </w:rPr>
      </w:pPr>
    </w:p>
    <w:p w14:paraId="0CAE2371" w14:textId="0F926BD0" w:rsidR="00433397" w:rsidRPr="00371B99" w:rsidRDefault="00433397" w:rsidP="00433397">
      <w:pPr>
        <w:rPr>
          <w:color w:val="000000" w:themeColor="text1"/>
          <w:sz w:val="32"/>
          <w:szCs w:val="32"/>
        </w:rPr>
      </w:pPr>
    </w:p>
    <w:p w14:paraId="7F3EC228" w14:textId="25AB7032" w:rsidR="00433397" w:rsidRPr="00173D07" w:rsidRDefault="00433397" w:rsidP="00433397">
      <w:pPr>
        <w:rPr>
          <w:color w:val="000000" w:themeColor="text1"/>
        </w:rPr>
      </w:pPr>
    </w:p>
    <w:p w14:paraId="3CFBE4CA" w14:textId="2684DCD2" w:rsidR="00433397" w:rsidRPr="00173D07" w:rsidRDefault="00433397" w:rsidP="00433397">
      <w:pPr>
        <w:rPr>
          <w:color w:val="000000" w:themeColor="text1"/>
        </w:rPr>
      </w:pPr>
    </w:p>
    <w:p w14:paraId="52182A0C" w14:textId="42E7E5B2" w:rsidR="00A402A2" w:rsidRDefault="00A402A2" w:rsidP="00433397">
      <w:pPr>
        <w:rPr>
          <w:color w:val="000000" w:themeColor="text1"/>
        </w:rPr>
      </w:pPr>
    </w:p>
    <w:p w14:paraId="5563B9AD" w14:textId="77777777" w:rsidR="00A402A2" w:rsidRDefault="00A402A2">
      <w:pPr>
        <w:rPr>
          <w:color w:val="000000" w:themeColor="text1"/>
        </w:rPr>
      </w:pPr>
      <w:r>
        <w:rPr>
          <w:color w:val="000000" w:themeColor="text1"/>
        </w:rPr>
        <w:br w:type="page"/>
      </w:r>
    </w:p>
    <w:p w14:paraId="1EF5486B" w14:textId="03F86013" w:rsidR="00433397" w:rsidRDefault="00A402A2" w:rsidP="00433397">
      <w:pPr>
        <w:rPr>
          <w:rFonts w:ascii="Angsana New" w:hAnsi="Angsana New" w:cs="Angsana New"/>
          <w:b/>
          <w:bCs/>
          <w:color w:val="000000" w:themeColor="text1"/>
          <w:sz w:val="48"/>
          <w:szCs w:val="48"/>
        </w:rPr>
      </w:pPr>
      <w:r w:rsidRPr="00A402A2">
        <w:rPr>
          <w:rFonts w:ascii="Angsana New" w:hAnsi="Angsana New" w:cs="Angsana New"/>
          <w:b/>
          <w:bCs/>
          <w:color w:val="000000" w:themeColor="text1"/>
          <w:sz w:val="48"/>
          <w:szCs w:val="48"/>
          <w:cs/>
        </w:rPr>
        <w:lastRenderedPageBreak/>
        <w:t>บรรณาณุกรม</w:t>
      </w:r>
    </w:p>
    <w:p w14:paraId="47570EDA" w14:textId="78EB4415" w:rsidR="00A402A2" w:rsidRPr="00A402A2" w:rsidRDefault="00A402A2" w:rsidP="00A402A2">
      <w:pPr>
        <w:widowControl w:val="0"/>
        <w:autoSpaceDE w:val="0"/>
        <w:autoSpaceDN w:val="0"/>
        <w:adjustRightInd w:val="0"/>
        <w:ind w:left="640" w:hanging="640"/>
        <w:rPr>
          <w:rFonts w:ascii="Angsana New" w:hAnsi="Angsana New" w:cs="Angsana New"/>
          <w:noProof/>
          <w:sz w:val="32"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fldChar w:fldCharType="begin" w:fldLock="1"/>
      </w:r>
      <w:r>
        <w:rPr>
          <w:rFonts w:ascii="Angsana New" w:hAnsi="Angsana New" w:cs="Angsana New"/>
          <w:color w:val="000000" w:themeColor="text1"/>
          <w:sz w:val="32"/>
          <w:szCs w:val="32"/>
        </w:rPr>
        <w:instrText xml:space="preserve">ADDIN Mendeley Bibliography CSL_BIBLIOGRAPHY </w:instrText>
      </w:r>
      <w:r>
        <w:rPr>
          <w:rFonts w:ascii="Angsana New" w:hAnsi="Angsana New" w:cs="Angsana New"/>
          <w:color w:val="000000" w:themeColor="text1"/>
          <w:sz w:val="32"/>
          <w:szCs w:val="32"/>
        </w:rPr>
        <w:fldChar w:fldCharType="separate"/>
      </w:r>
      <w:r w:rsidRPr="00A402A2">
        <w:rPr>
          <w:rFonts w:ascii="Angsana New" w:hAnsi="Angsana New" w:cs="Angsana New"/>
          <w:noProof/>
          <w:sz w:val="32"/>
          <w:szCs w:val="24"/>
        </w:rPr>
        <w:t>[1]</w:t>
      </w:r>
      <w:r w:rsidRPr="00A402A2">
        <w:rPr>
          <w:rFonts w:ascii="Angsana New" w:hAnsi="Angsana New" w:cs="Angsana New"/>
          <w:noProof/>
          <w:sz w:val="32"/>
          <w:szCs w:val="24"/>
        </w:rPr>
        <w:tab/>
        <w:t xml:space="preserve">Y. Duan, X. Chen, R. Houthooft, J. Schulman, and P. Abbeel, “Benchmarking deep reinforcement learning for continuous control,” in </w:t>
      </w:r>
      <w:r w:rsidRPr="00A402A2">
        <w:rPr>
          <w:rFonts w:ascii="Angsana New" w:hAnsi="Angsana New" w:cs="Angsana New"/>
          <w:i/>
          <w:iCs/>
          <w:noProof/>
          <w:sz w:val="32"/>
          <w:szCs w:val="24"/>
        </w:rPr>
        <w:t>International Conference on Machine Learning</w:t>
      </w:r>
      <w:r w:rsidRPr="00A402A2">
        <w:rPr>
          <w:rFonts w:ascii="Angsana New" w:hAnsi="Angsana New" w:cs="Angsana New"/>
          <w:noProof/>
          <w:sz w:val="32"/>
          <w:szCs w:val="24"/>
        </w:rPr>
        <w:t>, 2016, pp. 1329–1338.</w:t>
      </w:r>
    </w:p>
    <w:p w14:paraId="6A8A7285" w14:textId="477B699A" w:rsidR="00A402A2" w:rsidRPr="00A402A2" w:rsidRDefault="00A402A2" w:rsidP="00433397">
      <w:pPr>
        <w:rPr>
          <w:rFonts w:ascii="Angsana New" w:hAnsi="Angsana New" w:cs="Angsana New"/>
          <w:color w:val="000000" w:themeColor="text1"/>
          <w:sz w:val="32"/>
          <w:szCs w:val="32"/>
          <w:cs/>
        </w:rPr>
      </w:pPr>
      <w:r>
        <w:rPr>
          <w:rFonts w:ascii="Angsana New" w:hAnsi="Angsana New" w:cs="Angsana New"/>
          <w:color w:val="000000" w:themeColor="text1"/>
          <w:sz w:val="32"/>
          <w:szCs w:val="32"/>
        </w:rPr>
        <w:fldChar w:fldCharType="end"/>
      </w:r>
    </w:p>
    <w:sectPr w:rsidR="00A402A2" w:rsidRPr="00A402A2" w:rsidSect="009C7751">
      <w:pgSz w:w="11900" w:h="16840"/>
      <w:pgMar w:top="1440" w:right="1440" w:bottom="1440" w:left="216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C448AAE" w14:textId="77777777" w:rsidR="00B61731" w:rsidRDefault="00B61731" w:rsidP="00881DE3">
      <w:r>
        <w:separator/>
      </w:r>
    </w:p>
  </w:endnote>
  <w:endnote w:type="continuationSeparator" w:id="0">
    <w:p w14:paraId="222FCA98" w14:textId="77777777" w:rsidR="00B61731" w:rsidRDefault="00B61731" w:rsidP="00881DE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Leelawadee">
    <w:panose1 w:val="020B0502040204020203"/>
    <w:charset w:val="00"/>
    <w:family w:val="swiss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4B9F12" w14:textId="764C7A5F" w:rsidR="00AF1C5B" w:rsidRPr="009C7751" w:rsidRDefault="00AF1C5B" w:rsidP="009C7751">
    <w:pPr>
      <w:pStyle w:val="Footer"/>
      <w:jc w:val="center"/>
      <w:rPr>
        <w:rFonts w:ascii="Angsana New" w:hAnsi="Angsana New" w:cs="Angsana New"/>
        <w:sz w:val="32"/>
        <w:szCs w:val="32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976BD13" w14:textId="77777777" w:rsidR="00B61731" w:rsidRDefault="00B61731" w:rsidP="00881DE3">
      <w:r>
        <w:separator/>
      </w:r>
    </w:p>
  </w:footnote>
  <w:footnote w:type="continuationSeparator" w:id="0">
    <w:p w14:paraId="449B39AE" w14:textId="77777777" w:rsidR="00B61731" w:rsidRDefault="00B61731" w:rsidP="00881DE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156507106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4CD5B418" w14:textId="77777777" w:rsidR="00AF1C5B" w:rsidRDefault="00AF1C5B" w:rsidP="00FA04DE">
        <w:pPr>
          <w:pStyle w:val="Header"/>
          <w:framePr w:wrap="none" w:vAnchor="text" w:hAnchor="margin" w:xAlign="outside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D6ADD3A" w14:textId="77777777" w:rsidR="00AF1C5B" w:rsidRDefault="00AF1C5B" w:rsidP="00881DE3">
    <w:pPr>
      <w:pStyle w:val="Header"/>
      <w:ind w:right="360"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2480671" w14:textId="77777777" w:rsidR="00AF1C5B" w:rsidRDefault="00AF1C5B" w:rsidP="00881DE3">
    <w:pPr>
      <w:pStyle w:val="Header"/>
      <w:ind w:right="36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PageNumber"/>
      </w:rPr>
      <w:id w:val="2008786405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06583D66" w14:textId="3F41015D" w:rsidR="00AF1C5B" w:rsidRDefault="00AF1C5B" w:rsidP="00FA04DE">
        <w:pPr>
          <w:pStyle w:val="Header"/>
          <w:framePr w:wrap="none" w:vAnchor="text" w:hAnchor="margin" w:xAlign="outside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CA38182" w14:textId="77777777" w:rsidR="00AF1C5B" w:rsidRDefault="00AF1C5B" w:rsidP="00881DE3">
    <w:pPr>
      <w:pStyle w:val="Header"/>
      <w:ind w:right="360" w:firstLine="360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859126792"/>
      <w:docPartObj>
        <w:docPartGallery w:val="Page Numbers (Top of Page)"/>
        <w:docPartUnique/>
      </w:docPartObj>
    </w:sdtPr>
    <w:sdtEndPr/>
    <w:sdtContent>
      <w:p w14:paraId="18FC7040" w14:textId="51773CD5" w:rsidR="00AF1C5B" w:rsidRDefault="00AF1C5B">
        <w:pPr>
          <w:pStyle w:val="Head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th-TH"/>
          </w:rPr>
          <w:t>2</w:t>
        </w:r>
        <w:r>
          <w:fldChar w:fldCharType="end"/>
        </w:r>
      </w:p>
    </w:sdtContent>
  </w:sdt>
  <w:p w14:paraId="1D529530" w14:textId="77777777" w:rsidR="00AF1C5B" w:rsidRDefault="00AF1C5B" w:rsidP="00881DE3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2E136E"/>
    <w:multiLevelType w:val="multilevel"/>
    <w:tmpl w:val="B8820BAC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  <w:rPr>
        <w:rFonts w:ascii="Angsana New" w:eastAsia="Times New Roman" w:hAnsi="Angsana New" w:cs="Angsana New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2C4358D"/>
    <w:multiLevelType w:val="hybridMultilevel"/>
    <w:tmpl w:val="21B0E738"/>
    <w:lvl w:ilvl="0" w:tplc="91726006">
      <w:start w:val="1"/>
      <w:numFmt w:val="decimal"/>
      <w:lvlText w:val="3.1.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5471E95"/>
    <w:multiLevelType w:val="hybridMultilevel"/>
    <w:tmpl w:val="E50EE1C4"/>
    <w:lvl w:ilvl="0" w:tplc="B5E0F712">
      <w:start w:val="1"/>
      <w:numFmt w:val="decimal"/>
      <w:lvlText w:val="2.1.%1"/>
      <w:lvlJc w:val="left"/>
      <w:pPr>
        <w:ind w:left="1800" w:hanging="360"/>
      </w:pPr>
      <w:rPr>
        <w:rFonts w:ascii="Angsana New" w:hAnsi="Angsana New" w:cs="Angsana New" w:hint="default"/>
        <w:color w:val="000000" w:themeColor="text1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3" w15:restartNumberingAfterBreak="0">
    <w:nsid w:val="054849D7"/>
    <w:multiLevelType w:val="hybridMultilevel"/>
    <w:tmpl w:val="987435AC"/>
    <w:lvl w:ilvl="0" w:tplc="FF502430">
      <w:start w:val="2"/>
      <w:numFmt w:val="bullet"/>
      <w:lvlText w:val="-"/>
      <w:lvlJc w:val="left"/>
      <w:pPr>
        <w:ind w:left="720" w:hanging="360"/>
      </w:pPr>
      <w:rPr>
        <w:rFonts w:ascii="Angsana New" w:eastAsiaTheme="majorEastAsia" w:hAnsi="Angsana New" w:cs="Angsana New" w:hint="default"/>
        <w:b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A823CF0"/>
    <w:multiLevelType w:val="multilevel"/>
    <w:tmpl w:val="AFC8326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BD87E5C"/>
    <w:multiLevelType w:val="hybridMultilevel"/>
    <w:tmpl w:val="D85865CA"/>
    <w:lvl w:ilvl="0" w:tplc="9CA4B080">
      <w:start w:val="1"/>
      <w:numFmt w:val="decimal"/>
      <w:lvlText w:val="2.%1"/>
      <w:lvlJc w:val="left"/>
      <w:pPr>
        <w:ind w:left="720" w:hanging="360"/>
      </w:pPr>
      <w:rPr>
        <w:rFonts w:ascii="Angsana New" w:hAnsi="Angsana New" w:cs="Angsana New" w:hint="default"/>
        <w:lang w:bidi="th-TH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0012ED8"/>
    <w:multiLevelType w:val="multilevel"/>
    <w:tmpl w:val="DFB02886"/>
    <w:lvl w:ilvl="0">
      <w:start w:val="1"/>
      <w:numFmt w:val="decimal"/>
      <w:lvlText w:val="%1."/>
      <w:lvlJc w:val="left"/>
      <w:pPr>
        <w:ind w:left="720" w:hanging="360"/>
      </w:pPr>
      <w:rPr>
        <w:b/>
        <w:sz w:val="32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36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72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08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440" w:hanging="1080"/>
      </w:pPr>
      <w:rPr>
        <w:rFonts w:hint="default"/>
      </w:rPr>
    </w:lvl>
  </w:abstractNum>
  <w:abstractNum w:abstractNumId="7" w15:restartNumberingAfterBreak="0">
    <w:nsid w:val="13585CC5"/>
    <w:multiLevelType w:val="hybridMultilevel"/>
    <w:tmpl w:val="5F2A24DE"/>
    <w:lvl w:ilvl="0" w:tplc="DE1EBD46">
      <w:start w:val="1"/>
      <w:numFmt w:val="decimal"/>
      <w:lvlText w:val="2.1.1.1.%1"/>
      <w:lvlJc w:val="left"/>
      <w:pPr>
        <w:ind w:left="1800" w:hanging="360"/>
      </w:pPr>
      <w:rPr>
        <w:rFonts w:hint="default"/>
        <w:b/>
        <w:bCs/>
        <w:color w:val="000000" w:themeColor="text1"/>
        <w:sz w:val="32"/>
        <w:szCs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3E436A0"/>
    <w:multiLevelType w:val="hybridMultilevel"/>
    <w:tmpl w:val="8D429688"/>
    <w:lvl w:ilvl="0" w:tplc="DAAED06A">
      <w:start w:val="1"/>
      <w:numFmt w:val="decimal"/>
      <w:lvlText w:val="2.1.1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16363754"/>
    <w:multiLevelType w:val="hybridMultilevel"/>
    <w:tmpl w:val="7A6E53FA"/>
    <w:lvl w:ilvl="0" w:tplc="46D4A8CE">
      <w:start w:val="1"/>
      <w:numFmt w:val="decimal"/>
      <w:lvlText w:val="2.1.1.1.%1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73A52B1"/>
    <w:multiLevelType w:val="hybridMultilevel"/>
    <w:tmpl w:val="5410496C"/>
    <w:lvl w:ilvl="0" w:tplc="8690D626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9C675F8"/>
    <w:multiLevelType w:val="multilevel"/>
    <w:tmpl w:val="DDDAAF1A"/>
    <w:lvl w:ilvl="0">
      <w:start w:val="2"/>
      <w:numFmt w:val="decimal"/>
      <w:lvlText w:val="%1"/>
      <w:lvlJc w:val="left"/>
      <w:pPr>
        <w:ind w:left="600" w:hanging="60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600"/>
      </w:pPr>
      <w:rPr>
        <w:rFonts w:hint="default"/>
      </w:rPr>
    </w:lvl>
    <w:lvl w:ilvl="2">
      <w:start w:val="2"/>
      <w:numFmt w:val="decimal"/>
      <w:lvlText w:val="%1.%2.%3"/>
      <w:lvlJc w:val="left"/>
      <w:pPr>
        <w:ind w:left="12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4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2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360" w:hanging="1440"/>
      </w:pPr>
      <w:rPr>
        <w:rFonts w:hint="default"/>
      </w:rPr>
    </w:lvl>
  </w:abstractNum>
  <w:abstractNum w:abstractNumId="12" w15:restartNumberingAfterBreak="0">
    <w:nsid w:val="1B96056B"/>
    <w:multiLevelType w:val="hybridMultilevel"/>
    <w:tmpl w:val="CA6650F4"/>
    <w:lvl w:ilvl="0" w:tplc="337A418C">
      <w:start w:val="1"/>
      <w:numFmt w:val="decimal"/>
      <w:lvlText w:val="3.1.%1.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1CF81433"/>
    <w:multiLevelType w:val="hybridMultilevel"/>
    <w:tmpl w:val="BC62A7C4"/>
    <w:lvl w:ilvl="0" w:tplc="E80A55B6">
      <w:start w:val="1"/>
      <w:numFmt w:val="bullet"/>
      <w:lvlText w:val="-"/>
      <w:lvlJc w:val="left"/>
      <w:pPr>
        <w:ind w:left="1800" w:hanging="360"/>
      </w:pPr>
      <w:rPr>
        <w:rFonts w:ascii="Angsana New" w:eastAsiaTheme="minorHAnsi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4" w15:restartNumberingAfterBreak="0">
    <w:nsid w:val="1EEE3FFE"/>
    <w:multiLevelType w:val="hybridMultilevel"/>
    <w:tmpl w:val="72D4D0F4"/>
    <w:lvl w:ilvl="0" w:tplc="CB167E72">
      <w:start w:val="1"/>
      <w:numFmt w:val="decimal"/>
      <w:lvlText w:val="2.1.1.%1"/>
      <w:lvlJc w:val="left"/>
      <w:pPr>
        <w:ind w:left="39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4680" w:hanging="360"/>
      </w:pPr>
    </w:lvl>
    <w:lvl w:ilvl="2" w:tplc="0409001B" w:tentative="1">
      <w:start w:val="1"/>
      <w:numFmt w:val="lowerRoman"/>
      <w:lvlText w:val="%3."/>
      <w:lvlJc w:val="right"/>
      <w:pPr>
        <w:ind w:left="5400" w:hanging="180"/>
      </w:pPr>
    </w:lvl>
    <w:lvl w:ilvl="3" w:tplc="0409000F" w:tentative="1">
      <w:start w:val="1"/>
      <w:numFmt w:val="decimal"/>
      <w:lvlText w:val="%4."/>
      <w:lvlJc w:val="left"/>
      <w:pPr>
        <w:ind w:left="6120" w:hanging="360"/>
      </w:pPr>
    </w:lvl>
    <w:lvl w:ilvl="4" w:tplc="04090019" w:tentative="1">
      <w:start w:val="1"/>
      <w:numFmt w:val="lowerLetter"/>
      <w:lvlText w:val="%5."/>
      <w:lvlJc w:val="left"/>
      <w:pPr>
        <w:ind w:left="6840" w:hanging="360"/>
      </w:pPr>
    </w:lvl>
    <w:lvl w:ilvl="5" w:tplc="0409001B" w:tentative="1">
      <w:start w:val="1"/>
      <w:numFmt w:val="lowerRoman"/>
      <w:lvlText w:val="%6."/>
      <w:lvlJc w:val="right"/>
      <w:pPr>
        <w:ind w:left="7560" w:hanging="180"/>
      </w:pPr>
    </w:lvl>
    <w:lvl w:ilvl="6" w:tplc="0409000F" w:tentative="1">
      <w:start w:val="1"/>
      <w:numFmt w:val="decimal"/>
      <w:lvlText w:val="%7."/>
      <w:lvlJc w:val="left"/>
      <w:pPr>
        <w:ind w:left="8280" w:hanging="360"/>
      </w:pPr>
    </w:lvl>
    <w:lvl w:ilvl="7" w:tplc="04090019" w:tentative="1">
      <w:start w:val="1"/>
      <w:numFmt w:val="lowerLetter"/>
      <w:lvlText w:val="%8."/>
      <w:lvlJc w:val="left"/>
      <w:pPr>
        <w:ind w:left="9000" w:hanging="360"/>
      </w:pPr>
    </w:lvl>
    <w:lvl w:ilvl="8" w:tplc="0409001B" w:tentative="1">
      <w:start w:val="1"/>
      <w:numFmt w:val="lowerRoman"/>
      <w:lvlText w:val="%9."/>
      <w:lvlJc w:val="right"/>
      <w:pPr>
        <w:ind w:left="9720" w:hanging="180"/>
      </w:pPr>
    </w:lvl>
  </w:abstractNum>
  <w:abstractNum w:abstractNumId="15" w15:restartNumberingAfterBreak="0">
    <w:nsid w:val="23EF4C93"/>
    <w:multiLevelType w:val="hybridMultilevel"/>
    <w:tmpl w:val="4214727A"/>
    <w:lvl w:ilvl="0" w:tplc="8690D626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24365494"/>
    <w:multiLevelType w:val="hybridMultilevel"/>
    <w:tmpl w:val="501A6532"/>
    <w:lvl w:ilvl="0" w:tplc="A68E2BF8">
      <w:start w:val="2"/>
      <w:numFmt w:val="bullet"/>
      <w:lvlText w:val="-"/>
      <w:lvlJc w:val="left"/>
      <w:pPr>
        <w:ind w:left="1800" w:hanging="360"/>
      </w:pPr>
      <w:rPr>
        <w:rFonts w:ascii="Angsana New" w:eastAsiaTheme="majorEastAsia" w:hAnsi="Angsana New" w:cs="Angsana New" w:hint="default"/>
        <w:b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7" w15:restartNumberingAfterBreak="0">
    <w:nsid w:val="280C2153"/>
    <w:multiLevelType w:val="hybridMultilevel"/>
    <w:tmpl w:val="28E41DAA"/>
    <w:lvl w:ilvl="0" w:tplc="46D4A8CE">
      <w:start w:val="1"/>
      <w:numFmt w:val="decimal"/>
      <w:lvlText w:val="2.1.1.1.%1"/>
      <w:lvlJc w:val="left"/>
      <w:pPr>
        <w:ind w:left="108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 w15:restartNumberingAfterBreak="0">
    <w:nsid w:val="28FA3DCE"/>
    <w:multiLevelType w:val="hybridMultilevel"/>
    <w:tmpl w:val="D9E4C0C0"/>
    <w:lvl w:ilvl="0" w:tplc="1688A9D4">
      <w:start w:val="2"/>
      <w:numFmt w:val="bullet"/>
      <w:lvlText w:val="-"/>
      <w:lvlJc w:val="left"/>
      <w:pPr>
        <w:ind w:left="1080" w:hanging="360"/>
      </w:pPr>
      <w:rPr>
        <w:rFonts w:ascii="Angsana New" w:eastAsia="Times New Roman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9" w15:restartNumberingAfterBreak="0">
    <w:nsid w:val="2A4C5F3A"/>
    <w:multiLevelType w:val="hybridMultilevel"/>
    <w:tmpl w:val="1AAC8D4C"/>
    <w:lvl w:ilvl="0" w:tplc="46D4A8CE">
      <w:start w:val="1"/>
      <w:numFmt w:val="decimal"/>
      <w:lvlText w:val="2.1.1.1.%1"/>
      <w:lvlJc w:val="left"/>
      <w:pPr>
        <w:ind w:left="144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2E400238"/>
    <w:multiLevelType w:val="multilevel"/>
    <w:tmpl w:val="726CFA66"/>
    <w:lvl w:ilvl="0">
      <w:start w:val="1"/>
      <w:numFmt w:val="decimal"/>
      <w:lvlText w:val="%1."/>
      <w:lvlJc w:val="left"/>
      <w:pPr>
        <w:ind w:left="720" w:hanging="360"/>
      </w:pPr>
      <w:rPr>
        <w:rFonts w:ascii="Angsana New" w:eastAsia="Times New Roman" w:hAnsi="Angsana New" w:cs="Angsana New"/>
        <w:b/>
        <w:sz w:val="32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30253DDA"/>
    <w:multiLevelType w:val="multilevel"/>
    <w:tmpl w:val="2E9A4F8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07A63C7"/>
    <w:multiLevelType w:val="multilevel"/>
    <w:tmpl w:val="2D54384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72C4C8D"/>
    <w:multiLevelType w:val="multilevel"/>
    <w:tmpl w:val="7B6EB2E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80B426D"/>
    <w:multiLevelType w:val="hybridMultilevel"/>
    <w:tmpl w:val="26E6BD3C"/>
    <w:lvl w:ilvl="0" w:tplc="E1064F36">
      <w:start w:val="2"/>
      <w:numFmt w:val="bullet"/>
      <w:lvlText w:val="-"/>
      <w:lvlJc w:val="left"/>
      <w:pPr>
        <w:ind w:left="420" w:hanging="360"/>
      </w:pPr>
      <w:rPr>
        <w:rFonts w:ascii="Angsana New" w:eastAsia="Times New Roman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1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0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7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80" w:hanging="360"/>
      </w:pPr>
      <w:rPr>
        <w:rFonts w:ascii="Wingdings" w:hAnsi="Wingdings" w:hint="default"/>
      </w:rPr>
    </w:lvl>
  </w:abstractNum>
  <w:abstractNum w:abstractNumId="25" w15:restartNumberingAfterBreak="0">
    <w:nsid w:val="3810786A"/>
    <w:multiLevelType w:val="hybridMultilevel"/>
    <w:tmpl w:val="21028D6A"/>
    <w:lvl w:ilvl="0" w:tplc="961C380E">
      <w:start w:val="1"/>
      <w:numFmt w:val="decimal"/>
      <w:lvlText w:val="2.1.1.1.1.%1"/>
      <w:lvlJc w:val="left"/>
      <w:pPr>
        <w:ind w:left="720" w:hanging="360"/>
      </w:pPr>
      <w:rPr>
        <w:rFonts w:hint="default"/>
        <w:b/>
        <w:bCs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3D175546"/>
    <w:multiLevelType w:val="multilevel"/>
    <w:tmpl w:val="E2265DD6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F2D52EB"/>
    <w:multiLevelType w:val="hybridMultilevel"/>
    <w:tmpl w:val="4BC2E1F2"/>
    <w:lvl w:ilvl="0" w:tplc="CB167E72">
      <w:start w:val="1"/>
      <w:numFmt w:val="decimal"/>
      <w:lvlText w:val="2.1.1.%1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3F6264B0"/>
    <w:multiLevelType w:val="hybridMultilevel"/>
    <w:tmpl w:val="C78E423C"/>
    <w:lvl w:ilvl="0" w:tplc="6CBCF7B4">
      <w:start w:val="1"/>
      <w:numFmt w:val="decimal"/>
      <w:lvlText w:val="2.1.%1."/>
      <w:lvlJc w:val="left"/>
      <w:pPr>
        <w:ind w:left="1440" w:hanging="360"/>
      </w:pPr>
      <w:rPr>
        <w:rFonts w:ascii="Angsana New" w:hAnsi="Angsana New" w:cs="Angsana New"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9" w15:restartNumberingAfterBreak="0">
    <w:nsid w:val="3F7B1AB6"/>
    <w:multiLevelType w:val="hybridMultilevel"/>
    <w:tmpl w:val="9EEC4FF2"/>
    <w:lvl w:ilvl="0" w:tplc="15AE0658">
      <w:start w:val="1"/>
      <w:numFmt w:val="bullet"/>
      <w:lvlText w:val="-"/>
      <w:lvlJc w:val="left"/>
      <w:pPr>
        <w:ind w:left="2520" w:hanging="360"/>
      </w:pPr>
      <w:rPr>
        <w:rFonts w:ascii="Angsana New" w:eastAsiaTheme="majorEastAsia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0" w15:restartNumberingAfterBreak="0">
    <w:nsid w:val="4E026175"/>
    <w:multiLevelType w:val="multilevel"/>
    <w:tmpl w:val="0B9CA9E2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0517629"/>
    <w:multiLevelType w:val="hybridMultilevel"/>
    <w:tmpl w:val="D9A2CE4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1060CED"/>
    <w:multiLevelType w:val="hybridMultilevel"/>
    <w:tmpl w:val="E8F8FCA6"/>
    <w:lvl w:ilvl="0" w:tplc="34BA4198">
      <w:start w:val="1"/>
      <w:numFmt w:val="decimal"/>
      <w:lvlText w:val="3.2.%1."/>
      <w:lvlJc w:val="left"/>
      <w:pPr>
        <w:ind w:left="1440" w:hanging="360"/>
      </w:pPr>
      <w:rPr>
        <w:rFonts w:hint="default"/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524442AB"/>
    <w:multiLevelType w:val="multilevel"/>
    <w:tmpl w:val="3AEE2854"/>
    <w:lvl w:ilvl="0">
      <w:start w:val="1"/>
      <w:numFmt w:val="decimal"/>
      <w:lvlText w:val="2.%1."/>
      <w:lvlJc w:val="left"/>
      <w:pPr>
        <w:ind w:left="720" w:hanging="360"/>
      </w:pPr>
      <w:rPr>
        <w:rFonts w:ascii="Angsana New" w:hAnsi="Angsana New" w:cs="Angsana New" w:hint="default"/>
        <w:lang w:bidi="th-TH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29B412A"/>
    <w:multiLevelType w:val="multilevel"/>
    <w:tmpl w:val="3FFE7A96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  <w:b/>
        <w:sz w:val="32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  <w:b/>
        <w:sz w:val="32"/>
      </w:rPr>
    </w:lvl>
    <w:lvl w:ilvl="2">
      <w:start w:val="1"/>
      <w:numFmt w:val="decimal"/>
      <w:lvlText w:val="%1.%2.%3"/>
      <w:lvlJc w:val="left"/>
      <w:pPr>
        <w:ind w:left="360" w:hanging="360"/>
      </w:pPr>
      <w:rPr>
        <w:rFonts w:hint="default"/>
        <w:b/>
        <w:sz w:val="32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  <w:b/>
        <w:sz w:val="32"/>
      </w:rPr>
    </w:lvl>
    <w:lvl w:ilvl="4">
      <w:start w:val="1"/>
      <w:numFmt w:val="decimal"/>
      <w:lvlText w:val="%1.%2.%3.%4.%5"/>
      <w:lvlJc w:val="left"/>
      <w:pPr>
        <w:ind w:left="720" w:hanging="720"/>
      </w:pPr>
      <w:rPr>
        <w:rFonts w:hint="default"/>
        <w:b/>
        <w:sz w:val="32"/>
      </w:rPr>
    </w:lvl>
    <w:lvl w:ilvl="5">
      <w:start w:val="1"/>
      <w:numFmt w:val="decimal"/>
      <w:lvlText w:val="%1.%2.%3.%4.%5.%6"/>
      <w:lvlJc w:val="left"/>
      <w:pPr>
        <w:ind w:left="720" w:hanging="720"/>
      </w:pPr>
      <w:rPr>
        <w:rFonts w:hint="default"/>
        <w:b/>
        <w:sz w:val="32"/>
      </w:rPr>
    </w:lvl>
    <w:lvl w:ilvl="6">
      <w:start w:val="1"/>
      <w:numFmt w:val="decimal"/>
      <w:lvlText w:val="%1.%2.%3.%4.%5.%6.%7"/>
      <w:lvlJc w:val="left"/>
      <w:pPr>
        <w:ind w:left="1080" w:hanging="1080"/>
      </w:pPr>
      <w:rPr>
        <w:rFonts w:hint="default"/>
        <w:b/>
        <w:sz w:val="32"/>
      </w:rPr>
    </w:lvl>
    <w:lvl w:ilvl="7">
      <w:start w:val="1"/>
      <w:numFmt w:val="decimal"/>
      <w:lvlText w:val="%1.%2.%3.%4.%5.%6.%7.%8"/>
      <w:lvlJc w:val="left"/>
      <w:pPr>
        <w:ind w:left="1080" w:hanging="1080"/>
      </w:pPr>
      <w:rPr>
        <w:rFonts w:hint="default"/>
        <w:b/>
        <w:sz w:val="32"/>
      </w:rPr>
    </w:lvl>
    <w:lvl w:ilvl="8">
      <w:start w:val="1"/>
      <w:numFmt w:val="decimal"/>
      <w:lvlText w:val="%1.%2.%3.%4.%5.%6.%7.%8.%9"/>
      <w:lvlJc w:val="left"/>
      <w:pPr>
        <w:ind w:left="1080" w:hanging="1080"/>
      </w:pPr>
      <w:rPr>
        <w:rFonts w:hint="default"/>
        <w:b/>
        <w:sz w:val="32"/>
      </w:rPr>
    </w:lvl>
  </w:abstractNum>
  <w:abstractNum w:abstractNumId="35" w15:restartNumberingAfterBreak="0">
    <w:nsid w:val="55CD736C"/>
    <w:multiLevelType w:val="hybridMultilevel"/>
    <w:tmpl w:val="8FA89DA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4876323"/>
    <w:multiLevelType w:val="hybridMultilevel"/>
    <w:tmpl w:val="57F6F744"/>
    <w:lvl w:ilvl="0" w:tplc="AA365E76">
      <w:start w:val="1"/>
      <w:numFmt w:val="bullet"/>
      <w:lvlText w:val="-"/>
      <w:lvlJc w:val="left"/>
      <w:pPr>
        <w:ind w:left="2520" w:hanging="360"/>
      </w:pPr>
      <w:rPr>
        <w:rFonts w:ascii="Angsana New" w:eastAsiaTheme="minorHAnsi" w:hAnsi="Angsana New" w:cs="Angsana New" w:hint="default"/>
        <w:b/>
        <w:color w:val="000000" w:themeColor="text1"/>
      </w:rPr>
    </w:lvl>
    <w:lvl w:ilvl="1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8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5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8280" w:hanging="360"/>
      </w:pPr>
      <w:rPr>
        <w:rFonts w:ascii="Wingdings" w:hAnsi="Wingdings" w:hint="default"/>
      </w:rPr>
    </w:lvl>
  </w:abstractNum>
  <w:abstractNum w:abstractNumId="37" w15:restartNumberingAfterBreak="0">
    <w:nsid w:val="65C332D3"/>
    <w:multiLevelType w:val="hybridMultilevel"/>
    <w:tmpl w:val="86FAB22A"/>
    <w:lvl w:ilvl="0" w:tplc="B706DD68">
      <w:start w:val="17"/>
      <w:numFmt w:val="lowerLetter"/>
      <w:lvlText w:val="%1."/>
      <w:lvlJc w:val="left"/>
      <w:pPr>
        <w:ind w:left="720" w:hanging="360"/>
      </w:pPr>
      <w:rPr>
        <w:rFonts w:hint="default"/>
        <w:sz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F560D44"/>
    <w:multiLevelType w:val="hybridMultilevel"/>
    <w:tmpl w:val="FEE2DA2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CD954F1"/>
    <w:multiLevelType w:val="hybridMultilevel"/>
    <w:tmpl w:val="B25607B4"/>
    <w:lvl w:ilvl="0" w:tplc="9CA4B080">
      <w:start w:val="1"/>
      <w:numFmt w:val="decimal"/>
      <w:lvlText w:val="2.%1"/>
      <w:lvlJc w:val="left"/>
      <w:pPr>
        <w:ind w:left="720" w:hanging="360"/>
      </w:pPr>
      <w:rPr>
        <w:rFonts w:ascii="Angsana New" w:hAnsi="Angsana New" w:cs="Angsana New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F193CB2"/>
    <w:multiLevelType w:val="hybridMultilevel"/>
    <w:tmpl w:val="79CE4DAC"/>
    <w:lvl w:ilvl="0" w:tplc="6FFEF5A4">
      <w:start w:val="1"/>
      <w:numFmt w:val="decimal"/>
      <w:lvlText w:val="2.1.%1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41" w15:restartNumberingAfterBreak="0">
    <w:nsid w:val="7FEA78CB"/>
    <w:multiLevelType w:val="hybridMultilevel"/>
    <w:tmpl w:val="6F1E38B4"/>
    <w:lvl w:ilvl="0" w:tplc="4664B962">
      <w:start w:val="1"/>
      <w:numFmt w:val="decimal"/>
      <w:lvlText w:val="%1."/>
      <w:lvlJc w:val="left"/>
      <w:pPr>
        <w:ind w:left="720" w:hanging="360"/>
      </w:pPr>
      <w:rPr>
        <w:rFonts w:hint="default"/>
        <w:b/>
        <w:sz w:val="3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34"/>
  </w:num>
  <w:num w:numId="3">
    <w:abstractNumId w:val="37"/>
  </w:num>
  <w:num w:numId="4">
    <w:abstractNumId w:val="41"/>
  </w:num>
  <w:num w:numId="5">
    <w:abstractNumId w:val="6"/>
  </w:num>
  <w:num w:numId="6">
    <w:abstractNumId w:val="20"/>
  </w:num>
  <w:num w:numId="7">
    <w:abstractNumId w:val="38"/>
  </w:num>
  <w:num w:numId="8">
    <w:abstractNumId w:val="11"/>
  </w:num>
  <w:num w:numId="9">
    <w:abstractNumId w:val="31"/>
  </w:num>
  <w:num w:numId="10">
    <w:abstractNumId w:val="1"/>
  </w:num>
  <w:num w:numId="11">
    <w:abstractNumId w:val="21"/>
  </w:num>
  <w:num w:numId="12">
    <w:abstractNumId w:val="12"/>
  </w:num>
  <w:num w:numId="13">
    <w:abstractNumId w:val="22"/>
  </w:num>
  <w:num w:numId="14">
    <w:abstractNumId w:val="15"/>
  </w:num>
  <w:num w:numId="15">
    <w:abstractNumId w:val="4"/>
  </w:num>
  <w:num w:numId="16">
    <w:abstractNumId w:val="10"/>
  </w:num>
  <w:num w:numId="17">
    <w:abstractNumId w:val="32"/>
  </w:num>
  <w:num w:numId="18">
    <w:abstractNumId w:val="30"/>
  </w:num>
  <w:num w:numId="19">
    <w:abstractNumId w:val="5"/>
  </w:num>
  <w:num w:numId="20">
    <w:abstractNumId w:val="26"/>
  </w:num>
  <w:num w:numId="21">
    <w:abstractNumId w:val="28"/>
  </w:num>
  <w:num w:numId="22">
    <w:abstractNumId w:val="33"/>
  </w:num>
  <w:num w:numId="23">
    <w:abstractNumId w:val="2"/>
  </w:num>
  <w:num w:numId="24">
    <w:abstractNumId w:val="14"/>
  </w:num>
  <w:num w:numId="25">
    <w:abstractNumId w:val="39"/>
  </w:num>
  <w:num w:numId="26">
    <w:abstractNumId w:val="40"/>
  </w:num>
  <w:num w:numId="27">
    <w:abstractNumId w:val="27"/>
  </w:num>
  <w:num w:numId="28">
    <w:abstractNumId w:val="7"/>
  </w:num>
  <w:num w:numId="29">
    <w:abstractNumId w:val="25"/>
  </w:num>
  <w:num w:numId="30">
    <w:abstractNumId w:val="23"/>
  </w:num>
  <w:num w:numId="31">
    <w:abstractNumId w:val="8"/>
  </w:num>
  <w:num w:numId="32">
    <w:abstractNumId w:val="17"/>
  </w:num>
  <w:num w:numId="33">
    <w:abstractNumId w:val="19"/>
  </w:num>
  <w:num w:numId="34">
    <w:abstractNumId w:val="9"/>
  </w:num>
  <w:num w:numId="35">
    <w:abstractNumId w:val="35"/>
  </w:num>
  <w:num w:numId="36">
    <w:abstractNumId w:val="29"/>
  </w:num>
  <w:num w:numId="37">
    <w:abstractNumId w:val="13"/>
  </w:num>
  <w:num w:numId="38">
    <w:abstractNumId w:val="36"/>
  </w:num>
  <w:num w:numId="39">
    <w:abstractNumId w:val="3"/>
  </w:num>
  <w:num w:numId="40">
    <w:abstractNumId w:val="16"/>
  </w:num>
  <w:num w:numId="41">
    <w:abstractNumId w:val="24"/>
  </w:num>
  <w:num w:numId="4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7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16539"/>
    <w:rsid w:val="000008C1"/>
    <w:rsid w:val="00016539"/>
    <w:rsid w:val="0004307B"/>
    <w:rsid w:val="000716FF"/>
    <w:rsid w:val="000851D2"/>
    <w:rsid w:val="000B4D51"/>
    <w:rsid w:val="000C1F71"/>
    <w:rsid w:val="000D0D27"/>
    <w:rsid w:val="000E0893"/>
    <w:rsid w:val="000F754B"/>
    <w:rsid w:val="000F7E89"/>
    <w:rsid w:val="00110101"/>
    <w:rsid w:val="0012438C"/>
    <w:rsid w:val="001509DD"/>
    <w:rsid w:val="00157C23"/>
    <w:rsid w:val="001610A3"/>
    <w:rsid w:val="00173D07"/>
    <w:rsid w:val="0019462F"/>
    <w:rsid w:val="001974A9"/>
    <w:rsid w:val="001C42DB"/>
    <w:rsid w:val="001E7A59"/>
    <w:rsid w:val="001F42CD"/>
    <w:rsid w:val="00222517"/>
    <w:rsid w:val="00263824"/>
    <w:rsid w:val="002A0522"/>
    <w:rsid w:val="002A5CB9"/>
    <w:rsid w:val="002B2569"/>
    <w:rsid w:val="002B2924"/>
    <w:rsid w:val="002D4C0A"/>
    <w:rsid w:val="002E3C9F"/>
    <w:rsid w:val="00306BF3"/>
    <w:rsid w:val="00343EDA"/>
    <w:rsid w:val="00370DBF"/>
    <w:rsid w:val="00371B99"/>
    <w:rsid w:val="00374A5B"/>
    <w:rsid w:val="003815C4"/>
    <w:rsid w:val="00394D87"/>
    <w:rsid w:val="003A7FA6"/>
    <w:rsid w:val="003B7BD7"/>
    <w:rsid w:val="00403865"/>
    <w:rsid w:val="004268B4"/>
    <w:rsid w:val="00433397"/>
    <w:rsid w:val="00451B85"/>
    <w:rsid w:val="00470C84"/>
    <w:rsid w:val="00470EFA"/>
    <w:rsid w:val="004C4BFB"/>
    <w:rsid w:val="004F6AFC"/>
    <w:rsid w:val="00515EE0"/>
    <w:rsid w:val="00571C30"/>
    <w:rsid w:val="005B362F"/>
    <w:rsid w:val="005B4433"/>
    <w:rsid w:val="00602782"/>
    <w:rsid w:val="0060657D"/>
    <w:rsid w:val="00644BCD"/>
    <w:rsid w:val="00670B05"/>
    <w:rsid w:val="006739B3"/>
    <w:rsid w:val="00675C32"/>
    <w:rsid w:val="00681729"/>
    <w:rsid w:val="006849D7"/>
    <w:rsid w:val="00690791"/>
    <w:rsid w:val="00694743"/>
    <w:rsid w:val="006950D6"/>
    <w:rsid w:val="006A7C57"/>
    <w:rsid w:val="006F1382"/>
    <w:rsid w:val="006F6A26"/>
    <w:rsid w:val="0073207E"/>
    <w:rsid w:val="00740463"/>
    <w:rsid w:val="00752656"/>
    <w:rsid w:val="00754AC4"/>
    <w:rsid w:val="007615D4"/>
    <w:rsid w:val="00772D8C"/>
    <w:rsid w:val="00773E12"/>
    <w:rsid w:val="00782F9D"/>
    <w:rsid w:val="00795C0A"/>
    <w:rsid w:val="00796945"/>
    <w:rsid w:val="007A2643"/>
    <w:rsid w:val="007C1085"/>
    <w:rsid w:val="007D2A65"/>
    <w:rsid w:val="007F7B0B"/>
    <w:rsid w:val="00822E35"/>
    <w:rsid w:val="008405BC"/>
    <w:rsid w:val="00847FC7"/>
    <w:rsid w:val="008500BF"/>
    <w:rsid w:val="00864ED1"/>
    <w:rsid w:val="00866841"/>
    <w:rsid w:val="00866EB2"/>
    <w:rsid w:val="00867E60"/>
    <w:rsid w:val="008702C0"/>
    <w:rsid w:val="00877F71"/>
    <w:rsid w:val="00881DE3"/>
    <w:rsid w:val="008C1973"/>
    <w:rsid w:val="008C300D"/>
    <w:rsid w:val="008C6EA8"/>
    <w:rsid w:val="008C7011"/>
    <w:rsid w:val="008E3B85"/>
    <w:rsid w:val="008F2776"/>
    <w:rsid w:val="00951092"/>
    <w:rsid w:val="0095355D"/>
    <w:rsid w:val="00956A11"/>
    <w:rsid w:val="0096022F"/>
    <w:rsid w:val="00980BDF"/>
    <w:rsid w:val="0099168E"/>
    <w:rsid w:val="009946BA"/>
    <w:rsid w:val="00996256"/>
    <w:rsid w:val="009A2024"/>
    <w:rsid w:val="009C7751"/>
    <w:rsid w:val="009D224B"/>
    <w:rsid w:val="009E32CA"/>
    <w:rsid w:val="009F1BB3"/>
    <w:rsid w:val="00A402A2"/>
    <w:rsid w:val="00A90ECF"/>
    <w:rsid w:val="00A913A0"/>
    <w:rsid w:val="00AB7662"/>
    <w:rsid w:val="00AD6419"/>
    <w:rsid w:val="00AE27D3"/>
    <w:rsid w:val="00AF1C5B"/>
    <w:rsid w:val="00B3297C"/>
    <w:rsid w:val="00B46216"/>
    <w:rsid w:val="00B61731"/>
    <w:rsid w:val="00B83AA1"/>
    <w:rsid w:val="00B91741"/>
    <w:rsid w:val="00B966F2"/>
    <w:rsid w:val="00BD28D6"/>
    <w:rsid w:val="00BF24F7"/>
    <w:rsid w:val="00C01484"/>
    <w:rsid w:val="00C20DFC"/>
    <w:rsid w:val="00C22644"/>
    <w:rsid w:val="00C43CFB"/>
    <w:rsid w:val="00C60E99"/>
    <w:rsid w:val="00C7788A"/>
    <w:rsid w:val="00C80AD8"/>
    <w:rsid w:val="00CB40D1"/>
    <w:rsid w:val="00D001BC"/>
    <w:rsid w:val="00D310C2"/>
    <w:rsid w:val="00D33194"/>
    <w:rsid w:val="00D33A9E"/>
    <w:rsid w:val="00D344A2"/>
    <w:rsid w:val="00D42FA5"/>
    <w:rsid w:val="00D53BBF"/>
    <w:rsid w:val="00D66FB4"/>
    <w:rsid w:val="00D74124"/>
    <w:rsid w:val="00DA5707"/>
    <w:rsid w:val="00DB551C"/>
    <w:rsid w:val="00DE5497"/>
    <w:rsid w:val="00E0261D"/>
    <w:rsid w:val="00E1399F"/>
    <w:rsid w:val="00E15D13"/>
    <w:rsid w:val="00E21D87"/>
    <w:rsid w:val="00E40273"/>
    <w:rsid w:val="00E45A97"/>
    <w:rsid w:val="00E50554"/>
    <w:rsid w:val="00EC45A2"/>
    <w:rsid w:val="00EF1F4B"/>
    <w:rsid w:val="00F27312"/>
    <w:rsid w:val="00F438DB"/>
    <w:rsid w:val="00F50585"/>
    <w:rsid w:val="00F752B6"/>
    <w:rsid w:val="00F818C8"/>
    <w:rsid w:val="00FA04DE"/>
    <w:rsid w:val="00FA366B"/>
    <w:rsid w:val="00FB5070"/>
    <w:rsid w:val="00FC53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82905D9"/>
  <w15:chartTrackingRefBased/>
  <w15:docId w15:val="{0F120D28-7243-1946-ABFB-A99DECFC5C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30"/>
        <w:lang w:val="en-US" w:eastAsia="en-US" w:bidi="th-TH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E32C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32CA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E32C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C300D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016539"/>
    <w:pPr>
      <w:spacing w:before="100" w:beforeAutospacing="1" w:after="100" w:afterAutospacing="1"/>
    </w:pPr>
    <w:rPr>
      <w:rFonts w:ascii="Times New Roman" w:eastAsia="Times New Roman" w:hAnsi="Times New Roman" w:cs="Times New Roman"/>
      <w:szCs w:val="24"/>
    </w:rPr>
  </w:style>
  <w:style w:type="character" w:customStyle="1" w:styleId="apple-tab-span">
    <w:name w:val="apple-tab-span"/>
    <w:basedOn w:val="DefaultParagraphFont"/>
    <w:rsid w:val="00016539"/>
  </w:style>
  <w:style w:type="paragraph" w:styleId="ListParagraph">
    <w:name w:val="List Paragraph"/>
    <w:basedOn w:val="Normal"/>
    <w:uiPriority w:val="34"/>
    <w:qFormat/>
    <w:rsid w:val="00016539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9E32CA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2Char">
    <w:name w:val="Heading 2 Char"/>
    <w:basedOn w:val="DefaultParagraphFont"/>
    <w:link w:val="Heading2"/>
    <w:uiPriority w:val="9"/>
    <w:rsid w:val="009E32CA"/>
    <w:rPr>
      <w:rFonts w:asciiTheme="majorHAnsi" w:eastAsiaTheme="majorEastAsia" w:hAnsiTheme="majorHAnsi" w:cstheme="majorBidi"/>
      <w:color w:val="2F5496" w:themeColor="accent1" w:themeShade="BF"/>
      <w:sz w:val="26"/>
      <w:szCs w:val="33"/>
    </w:rPr>
  </w:style>
  <w:style w:type="character" w:customStyle="1" w:styleId="Heading1Char">
    <w:name w:val="Heading 1 Char"/>
    <w:basedOn w:val="DefaultParagraphFont"/>
    <w:link w:val="Heading1"/>
    <w:uiPriority w:val="9"/>
    <w:rsid w:val="009E32CA"/>
    <w:rPr>
      <w:rFonts w:asciiTheme="majorHAnsi" w:eastAsiaTheme="majorEastAsia" w:hAnsiTheme="majorHAnsi" w:cstheme="majorBidi"/>
      <w:color w:val="2F5496" w:themeColor="accent1" w:themeShade="BF"/>
      <w:sz w:val="32"/>
      <w:szCs w:val="40"/>
    </w:rPr>
  </w:style>
  <w:style w:type="paragraph" w:styleId="Header">
    <w:name w:val="header"/>
    <w:basedOn w:val="Normal"/>
    <w:link w:val="HeaderChar"/>
    <w:uiPriority w:val="99"/>
    <w:unhideWhenUsed/>
    <w:rsid w:val="00881DE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81DE3"/>
  </w:style>
  <w:style w:type="paragraph" w:styleId="Footer">
    <w:name w:val="footer"/>
    <w:basedOn w:val="Normal"/>
    <w:link w:val="FooterChar"/>
    <w:uiPriority w:val="99"/>
    <w:unhideWhenUsed/>
    <w:rsid w:val="00881DE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81DE3"/>
  </w:style>
  <w:style w:type="character" w:styleId="PageNumber">
    <w:name w:val="page number"/>
    <w:basedOn w:val="DefaultParagraphFont"/>
    <w:uiPriority w:val="99"/>
    <w:semiHidden/>
    <w:unhideWhenUsed/>
    <w:rsid w:val="00881DE3"/>
  </w:style>
  <w:style w:type="paragraph" w:styleId="TOCHeading">
    <w:name w:val="TOC Heading"/>
    <w:basedOn w:val="Heading1"/>
    <w:next w:val="Normal"/>
    <w:uiPriority w:val="39"/>
    <w:unhideWhenUsed/>
    <w:qFormat/>
    <w:rsid w:val="00AD6419"/>
    <w:pPr>
      <w:spacing w:before="480" w:line="276" w:lineRule="auto"/>
      <w:outlineLvl w:val="9"/>
    </w:pPr>
    <w:rPr>
      <w:b/>
      <w:bCs/>
      <w:sz w:val="28"/>
      <w:szCs w:val="28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374A5B"/>
    <w:pPr>
      <w:tabs>
        <w:tab w:val="right" w:pos="8290"/>
      </w:tabs>
      <w:spacing w:before="240" w:after="120"/>
    </w:pPr>
    <w:rPr>
      <w:rFonts w:cstheme="majorBidi"/>
      <w:b/>
      <w:bCs/>
      <w:sz w:val="20"/>
      <w:szCs w:val="23"/>
    </w:rPr>
  </w:style>
  <w:style w:type="paragraph" w:styleId="TOC2">
    <w:name w:val="toc 2"/>
    <w:basedOn w:val="Normal"/>
    <w:next w:val="Normal"/>
    <w:autoRedefine/>
    <w:uiPriority w:val="39"/>
    <w:unhideWhenUsed/>
    <w:rsid w:val="00AD6419"/>
    <w:pPr>
      <w:spacing w:before="120"/>
      <w:ind w:left="240"/>
    </w:pPr>
    <w:rPr>
      <w:rFonts w:cstheme="majorBidi"/>
      <w:i/>
      <w:iCs/>
      <w:sz w:val="20"/>
      <w:szCs w:val="23"/>
    </w:rPr>
  </w:style>
  <w:style w:type="paragraph" w:styleId="TOC3">
    <w:name w:val="toc 3"/>
    <w:basedOn w:val="Normal"/>
    <w:next w:val="Normal"/>
    <w:autoRedefine/>
    <w:uiPriority w:val="39"/>
    <w:unhideWhenUsed/>
    <w:rsid w:val="00AD6419"/>
    <w:pPr>
      <w:ind w:left="480"/>
    </w:pPr>
    <w:rPr>
      <w:rFonts w:cstheme="majorBidi"/>
      <w:sz w:val="20"/>
      <w:szCs w:val="23"/>
    </w:rPr>
  </w:style>
  <w:style w:type="character" w:styleId="Hyperlink">
    <w:name w:val="Hyperlink"/>
    <w:basedOn w:val="DefaultParagraphFont"/>
    <w:uiPriority w:val="99"/>
    <w:unhideWhenUsed/>
    <w:rsid w:val="00AD6419"/>
    <w:rPr>
      <w:color w:val="0563C1" w:themeColor="hyperlink"/>
      <w:u w:val="single"/>
    </w:rPr>
  </w:style>
  <w:style w:type="paragraph" w:styleId="TOC4">
    <w:name w:val="toc 4"/>
    <w:basedOn w:val="Normal"/>
    <w:next w:val="Normal"/>
    <w:autoRedefine/>
    <w:uiPriority w:val="39"/>
    <w:unhideWhenUsed/>
    <w:rsid w:val="00AD6419"/>
    <w:pPr>
      <w:ind w:left="720"/>
    </w:pPr>
    <w:rPr>
      <w:rFonts w:cstheme="majorBidi"/>
      <w:sz w:val="20"/>
      <w:szCs w:val="23"/>
    </w:rPr>
  </w:style>
  <w:style w:type="paragraph" w:styleId="TOC5">
    <w:name w:val="toc 5"/>
    <w:basedOn w:val="Normal"/>
    <w:next w:val="Normal"/>
    <w:autoRedefine/>
    <w:uiPriority w:val="39"/>
    <w:unhideWhenUsed/>
    <w:rsid w:val="00AD6419"/>
    <w:pPr>
      <w:ind w:left="960"/>
    </w:pPr>
    <w:rPr>
      <w:rFonts w:cstheme="majorBidi"/>
      <w:sz w:val="20"/>
      <w:szCs w:val="23"/>
    </w:rPr>
  </w:style>
  <w:style w:type="paragraph" w:styleId="TOC6">
    <w:name w:val="toc 6"/>
    <w:basedOn w:val="Normal"/>
    <w:next w:val="Normal"/>
    <w:autoRedefine/>
    <w:uiPriority w:val="39"/>
    <w:unhideWhenUsed/>
    <w:rsid w:val="00AD6419"/>
    <w:pPr>
      <w:ind w:left="1200"/>
    </w:pPr>
    <w:rPr>
      <w:rFonts w:cstheme="majorBidi"/>
      <w:sz w:val="20"/>
      <w:szCs w:val="23"/>
    </w:rPr>
  </w:style>
  <w:style w:type="paragraph" w:styleId="TOC7">
    <w:name w:val="toc 7"/>
    <w:basedOn w:val="Normal"/>
    <w:next w:val="Normal"/>
    <w:autoRedefine/>
    <w:uiPriority w:val="39"/>
    <w:unhideWhenUsed/>
    <w:rsid w:val="00AD6419"/>
    <w:pPr>
      <w:ind w:left="1440"/>
    </w:pPr>
    <w:rPr>
      <w:rFonts w:cstheme="majorBidi"/>
      <w:sz w:val="20"/>
      <w:szCs w:val="23"/>
    </w:rPr>
  </w:style>
  <w:style w:type="paragraph" w:styleId="TOC8">
    <w:name w:val="toc 8"/>
    <w:basedOn w:val="Normal"/>
    <w:next w:val="Normal"/>
    <w:autoRedefine/>
    <w:uiPriority w:val="39"/>
    <w:unhideWhenUsed/>
    <w:rsid w:val="00AD6419"/>
    <w:pPr>
      <w:ind w:left="1680"/>
    </w:pPr>
    <w:rPr>
      <w:rFonts w:cstheme="majorBidi"/>
      <w:sz w:val="20"/>
      <w:szCs w:val="23"/>
    </w:rPr>
  </w:style>
  <w:style w:type="paragraph" w:styleId="TOC9">
    <w:name w:val="toc 9"/>
    <w:basedOn w:val="Normal"/>
    <w:next w:val="Normal"/>
    <w:autoRedefine/>
    <w:uiPriority w:val="39"/>
    <w:unhideWhenUsed/>
    <w:rsid w:val="00AD6419"/>
    <w:pPr>
      <w:ind w:left="1920"/>
    </w:pPr>
    <w:rPr>
      <w:rFonts w:cstheme="majorBidi"/>
      <w:sz w:val="20"/>
      <w:szCs w:val="23"/>
    </w:rPr>
  </w:style>
  <w:style w:type="paragraph" w:styleId="Caption">
    <w:name w:val="caption"/>
    <w:basedOn w:val="Normal"/>
    <w:next w:val="Normal"/>
    <w:uiPriority w:val="35"/>
    <w:unhideWhenUsed/>
    <w:qFormat/>
    <w:rsid w:val="006739B3"/>
    <w:pPr>
      <w:spacing w:after="200"/>
    </w:pPr>
    <w:rPr>
      <w:i/>
      <w:iCs/>
      <w:color w:val="44546A" w:themeColor="text2"/>
      <w:sz w:val="18"/>
      <w:szCs w:val="22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C4BFB"/>
    <w:rPr>
      <w:rFonts w:ascii="Leelawadee" w:hAnsi="Leelawadee" w:cs="Angsana New"/>
      <w:sz w:val="18"/>
      <w:szCs w:val="22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4BFB"/>
    <w:rPr>
      <w:rFonts w:ascii="Leelawadee" w:hAnsi="Leelawadee" w:cs="Angsana New"/>
      <w:sz w:val="18"/>
      <w:szCs w:val="22"/>
    </w:rPr>
  </w:style>
  <w:style w:type="character" w:customStyle="1" w:styleId="Heading4Char">
    <w:name w:val="Heading 4 Char"/>
    <w:basedOn w:val="DefaultParagraphFont"/>
    <w:link w:val="Heading4"/>
    <w:uiPriority w:val="9"/>
    <w:rsid w:val="008C300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PlaceholderText">
    <w:name w:val="Placeholder Text"/>
    <w:basedOn w:val="DefaultParagraphFont"/>
    <w:uiPriority w:val="99"/>
    <w:semiHidden/>
    <w:rsid w:val="0095109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8478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07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614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0597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3074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0812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933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9887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2687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1067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1041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4781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199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90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1762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534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3190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8713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36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958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215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68131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298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28640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213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0103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246466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8243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82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401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421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07749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243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133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245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3394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833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7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754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7331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39941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5056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540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1390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81663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4534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5690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208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5113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4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DFEE42E-1E71-5346-A4FA-831D8B7B18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1</Pages>
  <Words>2887</Words>
  <Characters>16458</Characters>
  <Application>Microsoft Office Word</Application>
  <DocSecurity>0</DocSecurity>
  <Lines>137</Lines>
  <Paragraphs>3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93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59070180</dc:creator>
  <cp:keywords/>
  <dc:description/>
  <cp:lastModifiedBy>59070180</cp:lastModifiedBy>
  <cp:revision>4</cp:revision>
  <cp:lastPrinted>2019-09-28T09:28:00Z</cp:lastPrinted>
  <dcterms:created xsi:type="dcterms:W3CDTF">2019-10-07T03:49:00Z</dcterms:created>
  <dcterms:modified xsi:type="dcterms:W3CDTF">2019-10-07T04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080d780-4963-3b0b-8ad8-9a7f5e935676</vt:lpwstr>
  </property>
  <property fmtid="{D5CDD505-2E9C-101B-9397-08002B2CF9AE}" pid="24" name="Mendeley Citation Style_1">
    <vt:lpwstr>http://www.zotero.org/styles/ieee</vt:lpwstr>
  </property>
</Properties>
</file>